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15CF3E" w14:textId="77777777" w:rsidR="00955D10" w:rsidRPr="00955D10" w:rsidRDefault="00955D10" w:rsidP="00955D10">
      <w:pPr>
        <w:spacing w:before="100" w:beforeAutospacing="1" w:after="100" w:afterAutospacing="1" w:line="240" w:lineRule="auto"/>
        <w:outlineLvl w:val="1"/>
        <w:rPr>
          <w:rFonts w:eastAsia="Times New Roman" w:cs="Times New Roman"/>
          <w:b/>
          <w:bCs/>
          <w:sz w:val="36"/>
          <w:szCs w:val="36"/>
        </w:rPr>
      </w:pPr>
      <w:r w:rsidRPr="00955D10">
        <w:rPr>
          <w:rFonts w:eastAsia="Times New Roman" w:cs="Times New Roman"/>
          <w:b/>
          <w:bCs/>
          <w:sz w:val="36"/>
          <w:szCs w:val="36"/>
        </w:rPr>
        <w:t>Group Project: Skin Cancer Diagnostics</w:t>
      </w:r>
    </w:p>
    <w:p w14:paraId="56BC587C" w14:textId="77777777" w:rsidR="00955D10" w:rsidRPr="00955D10" w:rsidRDefault="00955D10" w:rsidP="00955D10">
      <w:pPr>
        <w:numPr>
          <w:ilvl w:val="0"/>
          <w:numId w:val="1"/>
        </w:numPr>
        <w:spacing w:before="100" w:beforeAutospacing="1" w:after="100" w:afterAutospacing="1" w:line="240" w:lineRule="auto"/>
        <w:rPr>
          <w:rFonts w:eastAsia="Times New Roman" w:cs="Times New Roman"/>
          <w:szCs w:val="24"/>
        </w:rPr>
      </w:pPr>
      <w:r w:rsidRPr="00955D10">
        <w:rPr>
          <w:rFonts w:eastAsia="Times New Roman" w:cs="Times New Roman"/>
          <w:szCs w:val="24"/>
        </w:rPr>
        <w:t xml:space="preserve">Data: 300 Images of moles can be downloaded from </w:t>
      </w:r>
      <w:hyperlink r:id="rId5" w:history="1">
        <w:r w:rsidRPr="00955D10">
          <w:rPr>
            <w:rFonts w:eastAsia="Times New Roman" w:cs="Times New Roman"/>
            <w:color w:val="0000FF"/>
            <w:szCs w:val="24"/>
            <w:u w:val="single"/>
          </w:rPr>
          <w:t>here</w:t>
        </w:r>
      </w:hyperlink>
      <w:r w:rsidRPr="00955D10">
        <w:rPr>
          <w:rFonts w:eastAsia="Times New Roman" w:cs="Times New Roman"/>
          <w:szCs w:val="24"/>
        </w:rPr>
        <w:t>. The data contains 150 benign and 150 malignant skin images, separated into two different folders.</w:t>
      </w:r>
    </w:p>
    <w:p w14:paraId="129B7A85" w14:textId="77777777" w:rsidR="00955D10" w:rsidRPr="00955D10" w:rsidRDefault="00955D10" w:rsidP="00955D10">
      <w:pPr>
        <w:numPr>
          <w:ilvl w:val="0"/>
          <w:numId w:val="1"/>
        </w:numPr>
        <w:spacing w:before="100" w:beforeAutospacing="1" w:after="100" w:afterAutospacing="1" w:line="240" w:lineRule="auto"/>
        <w:rPr>
          <w:rFonts w:eastAsia="Times New Roman" w:cs="Times New Roman"/>
          <w:szCs w:val="24"/>
        </w:rPr>
      </w:pPr>
      <w:r w:rsidRPr="00955D10">
        <w:rPr>
          <w:rFonts w:eastAsia="Times New Roman" w:cs="Times New Roman"/>
          <w:b/>
          <w:bCs/>
          <w:szCs w:val="24"/>
        </w:rPr>
        <w:t>Question 1</w:t>
      </w:r>
      <w:r w:rsidRPr="00955D10">
        <w:rPr>
          <w:rFonts w:eastAsia="Times New Roman" w:cs="Times New Roman"/>
          <w:szCs w:val="24"/>
        </w:rPr>
        <w:t>: As a data scientist, you are asked to construct classification models for identifying malignant moles based on the pixels (RGB colors) of these images.</w:t>
      </w:r>
    </w:p>
    <w:p w14:paraId="71B80240" w14:textId="77777777" w:rsidR="00955D10" w:rsidRPr="00955D10" w:rsidRDefault="00955D10" w:rsidP="00955D10">
      <w:pPr>
        <w:numPr>
          <w:ilvl w:val="0"/>
          <w:numId w:val="1"/>
        </w:numPr>
        <w:spacing w:before="100" w:beforeAutospacing="1" w:after="100" w:afterAutospacing="1" w:line="240" w:lineRule="auto"/>
        <w:rPr>
          <w:rFonts w:eastAsia="Times New Roman" w:cs="Times New Roman"/>
          <w:szCs w:val="24"/>
        </w:rPr>
      </w:pPr>
      <w:r w:rsidRPr="00955D10">
        <w:rPr>
          <w:rFonts w:eastAsia="Times New Roman" w:cs="Times New Roman"/>
          <w:b/>
          <w:bCs/>
          <w:szCs w:val="24"/>
        </w:rPr>
        <w:t>Question 2</w:t>
      </w:r>
      <w:r w:rsidRPr="00955D10">
        <w:rPr>
          <w:rFonts w:eastAsia="Times New Roman" w:cs="Times New Roman"/>
          <w:szCs w:val="24"/>
        </w:rPr>
        <w:t>: Your collaborator does not like the pixel model because it is not interpretable. Can you propose new data processing/feature engineering approaches that improve the interpretability and model accuracy?</w:t>
      </w:r>
    </w:p>
    <w:p w14:paraId="3B3B4B75" w14:textId="77777777" w:rsidR="00955D10" w:rsidRPr="00955D10" w:rsidRDefault="00955D10" w:rsidP="00955D10">
      <w:pPr>
        <w:spacing w:before="100" w:beforeAutospacing="1" w:after="100" w:afterAutospacing="1" w:line="240" w:lineRule="auto"/>
        <w:outlineLvl w:val="2"/>
        <w:rPr>
          <w:rFonts w:eastAsia="Times New Roman" w:cs="Times New Roman"/>
          <w:b/>
          <w:bCs/>
          <w:sz w:val="27"/>
          <w:szCs w:val="27"/>
        </w:rPr>
      </w:pPr>
      <w:r w:rsidRPr="00955D10">
        <w:rPr>
          <w:rFonts w:eastAsia="Times New Roman" w:cs="Times New Roman"/>
          <w:b/>
          <w:bCs/>
          <w:sz w:val="27"/>
          <w:szCs w:val="27"/>
        </w:rPr>
        <w:t>Detailed requirements</w:t>
      </w:r>
    </w:p>
    <w:p w14:paraId="6CCAAB3B" w14:textId="77777777" w:rsidR="00955D10" w:rsidRPr="00955D10" w:rsidRDefault="00955D10" w:rsidP="00955D10">
      <w:pPr>
        <w:numPr>
          <w:ilvl w:val="0"/>
          <w:numId w:val="2"/>
        </w:numPr>
        <w:spacing w:before="100" w:beforeAutospacing="1" w:after="100" w:afterAutospacing="1" w:line="240" w:lineRule="auto"/>
        <w:rPr>
          <w:rFonts w:eastAsia="Times New Roman" w:cs="Times New Roman"/>
          <w:szCs w:val="24"/>
        </w:rPr>
      </w:pPr>
      <w:r w:rsidRPr="00955D10">
        <w:rPr>
          <w:rFonts w:eastAsia="Times New Roman" w:cs="Times New Roman"/>
          <w:szCs w:val="24"/>
        </w:rPr>
        <w:t xml:space="preserve">[Submission Guideline] </w:t>
      </w:r>
    </w:p>
    <w:p w14:paraId="3617ED92" w14:textId="77777777" w:rsidR="00955D10" w:rsidRPr="00955D10" w:rsidRDefault="00955D10" w:rsidP="00955D10">
      <w:pPr>
        <w:numPr>
          <w:ilvl w:val="1"/>
          <w:numId w:val="2"/>
        </w:numPr>
        <w:spacing w:before="100" w:beforeAutospacing="1" w:after="100" w:afterAutospacing="1" w:line="240" w:lineRule="auto"/>
        <w:rPr>
          <w:rFonts w:eastAsia="Times New Roman" w:cs="Times New Roman"/>
          <w:szCs w:val="24"/>
        </w:rPr>
      </w:pPr>
      <w:r w:rsidRPr="00955D10">
        <w:rPr>
          <w:rFonts w:eastAsia="Times New Roman" w:cs="Times New Roman"/>
          <w:szCs w:val="24"/>
        </w:rPr>
        <w:t xml:space="preserve">Pick </w:t>
      </w:r>
      <w:r w:rsidRPr="00955D10">
        <w:rPr>
          <w:rFonts w:eastAsia="Times New Roman" w:cs="Times New Roman"/>
          <w:b/>
          <w:bCs/>
          <w:szCs w:val="24"/>
        </w:rPr>
        <w:t>one team member as a team lead to submit the full report and supplementary file</w:t>
      </w:r>
      <w:r w:rsidRPr="00955D10">
        <w:rPr>
          <w:rFonts w:eastAsia="Times New Roman" w:cs="Times New Roman"/>
          <w:szCs w:val="24"/>
        </w:rPr>
        <w:t xml:space="preserve"> to his/her submission portal (coursera or compass2g). In this report, you should clearly indicate all of your team members (their names and NetID) on the first page.</w:t>
      </w:r>
    </w:p>
    <w:p w14:paraId="4F01CCAF" w14:textId="77777777" w:rsidR="00955D10" w:rsidRPr="00955D10" w:rsidRDefault="00955D10" w:rsidP="00955D10">
      <w:pPr>
        <w:numPr>
          <w:ilvl w:val="1"/>
          <w:numId w:val="2"/>
        </w:numPr>
        <w:spacing w:before="100" w:beforeAutospacing="1" w:after="100" w:afterAutospacing="1" w:line="240" w:lineRule="auto"/>
        <w:rPr>
          <w:rFonts w:eastAsia="Times New Roman" w:cs="Times New Roman"/>
          <w:szCs w:val="24"/>
        </w:rPr>
      </w:pPr>
      <w:r w:rsidRPr="00955D10">
        <w:rPr>
          <w:rFonts w:eastAsia="Times New Roman" w:cs="Times New Roman"/>
          <w:szCs w:val="24"/>
        </w:rPr>
        <w:t xml:space="preserve">The full report should be in </w:t>
      </w:r>
      <w:r w:rsidRPr="00955D10">
        <w:rPr>
          <w:rFonts w:ascii="Courier New" w:eastAsia="Times New Roman" w:hAnsi="Courier New" w:cs="Courier New"/>
          <w:sz w:val="20"/>
          <w:szCs w:val="20"/>
        </w:rPr>
        <w:t>.pdf</w:t>
      </w:r>
      <w:r w:rsidRPr="00955D10">
        <w:rPr>
          <w:rFonts w:eastAsia="Times New Roman" w:cs="Times New Roman"/>
          <w:szCs w:val="24"/>
        </w:rPr>
        <w:t xml:space="preserve"> format and </w:t>
      </w:r>
      <w:r w:rsidRPr="00955D10">
        <w:rPr>
          <w:rFonts w:eastAsia="Times New Roman" w:cs="Times New Roman"/>
          <w:b/>
          <w:bCs/>
          <w:szCs w:val="24"/>
        </w:rPr>
        <w:t>no more than 10 pages</w:t>
      </w:r>
      <w:r w:rsidRPr="00955D10">
        <w:rPr>
          <w:rFonts w:eastAsia="Times New Roman" w:cs="Times New Roman"/>
          <w:szCs w:val="24"/>
        </w:rPr>
        <w:t>.</w:t>
      </w:r>
    </w:p>
    <w:p w14:paraId="13163CD4" w14:textId="77777777" w:rsidR="00955D10" w:rsidRPr="00955D10" w:rsidRDefault="00955D10" w:rsidP="00955D10">
      <w:pPr>
        <w:numPr>
          <w:ilvl w:val="1"/>
          <w:numId w:val="2"/>
        </w:numPr>
        <w:spacing w:before="100" w:beforeAutospacing="1" w:after="100" w:afterAutospacing="1" w:line="240" w:lineRule="auto"/>
        <w:rPr>
          <w:rFonts w:eastAsia="Times New Roman" w:cs="Times New Roman"/>
          <w:szCs w:val="24"/>
        </w:rPr>
      </w:pPr>
      <w:r w:rsidRPr="00955D10">
        <w:rPr>
          <w:rFonts w:eastAsia="Times New Roman" w:cs="Times New Roman"/>
          <w:szCs w:val="24"/>
        </w:rPr>
        <w:t>All other team members will submit a one-page pdf file, only to indicate the information of your team lead, and also list all team members.</w:t>
      </w:r>
    </w:p>
    <w:p w14:paraId="57285007" w14:textId="77777777" w:rsidR="00955D10" w:rsidRPr="00955D10" w:rsidRDefault="00955D10" w:rsidP="00955D10">
      <w:pPr>
        <w:numPr>
          <w:ilvl w:val="1"/>
          <w:numId w:val="2"/>
        </w:numPr>
        <w:spacing w:before="100" w:beforeAutospacing="1" w:after="100" w:afterAutospacing="1" w:line="240" w:lineRule="auto"/>
        <w:rPr>
          <w:rFonts w:eastAsia="Times New Roman" w:cs="Times New Roman"/>
          <w:szCs w:val="24"/>
        </w:rPr>
      </w:pPr>
      <w:r w:rsidRPr="00955D10">
        <w:rPr>
          <w:rFonts w:eastAsia="Times New Roman" w:cs="Times New Roman"/>
          <w:b/>
          <w:bCs/>
          <w:szCs w:val="24"/>
        </w:rPr>
        <w:t>DO NOT</w:t>
      </w:r>
      <w:r w:rsidRPr="00955D10">
        <w:rPr>
          <w:rFonts w:eastAsia="Times New Roman" w:cs="Times New Roman"/>
          <w:szCs w:val="24"/>
        </w:rPr>
        <w:t xml:space="preserve"> have multiple team members summitting the same/different final reports. Doing so will lead to a 5-points penalty to all of your team members, and if those reports are different, the lowest one will be used.</w:t>
      </w:r>
    </w:p>
    <w:p w14:paraId="40931388" w14:textId="77777777" w:rsidR="00955D10" w:rsidRPr="00955D10" w:rsidRDefault="00955D10" w:rsidP="00955D10">
      <w:pPr>
        <w:numPr>
          <w:ilvl w:val="1"/>
          <w:numId w:val="2"/>
        </w:numPr>
        <w:spacing w:before="100" w:beforeAutospacing="1" w:after="100" w:afterAutospacing="1" w:line="240" w:lineRule="auto"/>
        <w:rPr>
          <w:rFonts w:eastAsia="Times New Roman" w:cs="Times New Roman"/>
          <w:szCs w:val="24"/>
        </w:rPr>
      </w:pPr>
      <w:r w:rsidRPr="00955D10">
        <w:rPr>
          <w:rFonts w:eastAsia="Times New Roman" w:cs="Times New Roman"/>
          <w:szCs w:val="24"/>
        </w:rPr>
        <w:t xml:space="preserve">All members should name their reports the same way as homework, e.g., </w:t>
      </w:r>
      <w:r w:rsidRPr="00955D10">
        <w:rPr>
          <w:rFonts w:ascii="Courier New" w:eastAsia="Times New Roman" w:hAnsi="Courier New" w:cs="Courier New"/>
          <w:sz w:val="20"/>
          <w:szCs w:val="20"/>
        </w:rPr>
        <w:t>Project2_yourNetID.pdf</w:t>
      </w:r>
      <w:r w:rsidRPr="00955D10">
        <w:rPr>
          <w:rFonts w:eastAsia="Times New Roman" w:cs="Times New Roman"/>
          <w:szCs w:val="24"/>
        </w:rPr>
        <w:t>.</w:t>
      </w:r>
    </w:p>
    <w:p w14:paraId="65610CF7" w14:textId="77777777" w:rsidR="00955D10" w:rsidRPr="00955D10" w:rsidRDefault="00955D10" w:rsidP="00955D10">
      <w:pPr>
        <w:numPr>
          <w:ilvl w:val="0"/>
          <w:numId w:val="2"/>
        </w:numPr>
        <w:spacing w:before="100" w:beforeAutospacing="1" w:after="100" w:afterAutospacing="1" w:line="240" w:lineRule="auto"/>
        <w:rPr>
          <w:rFonts w:eastAsia="Times New Roman" w:cs="Times New Roman"/>
          <w:szCs w:val="24"/>
        </w:rPr>
      </w:pPr>
      <w:r w:rsidRPr="00955D10">
        <w:rPr>
          <w:rFonts w:eastAsia="Times New Roman" w:cs="Times New Roman"/>
          <w:szCs w:val="24"/>
        </w:rPr>
        <w:t xml:space="preserve">Grading. Your report should contain the following: </w:t>
      </w:r>
    </w:p>
    <w:p w14:paraId="573B4149" w14:textId="67135852" w:rsidR="00955D10" w:rsidRDefault="00955D10" w:rsidP="00955D10">
      <w:pPr>
        <w:numPr>
          <w:ilvl w:val="1"/>
          <w:numId w:val="2"/>
        </w:numPr>
        <w:spacing w:before="100" w:beforeAutospacing="1" w:after="100" w:afterAutospacing="1" w:line="240" w:lineRule="auto"/>
        <w:rPr>
          <w:rFonts w:eastAsia="Times New Roman" w:cs="Times New Roman"/>
          <w:szCs w:val="24"/>
        </w:rPr>
      </w:pPr>
      <w:r w:rsidRPr="00955D10">
        <w:rPr>
          <w:rFonts w:eastAsia="Times New Roman" w:cs="Times New Roman"/>
          <w:szCs w:val="24"/>
        </w:rPr>
        <w:t>[10 Points, 1 page] Project description and summary. This part should summerise your goal, your approach, and your results for both questions.</w:t>
      </w:r>
    </w:p>
    <w:p w14:paraId="6C303B78" w14:textId="056A48E7" w:rsidR="005B41FE" w:rsidRDefault="005B41FE" w:rsidP="005B41FE">
      <w:pPr>
        <w:spacing w:before="100" w:beforeAutospacing="1" w:after="100" w:afterAutospacing="1" w:line="240" w:lineRule="auto"/>
        <w:rPr>
          <w:rFonts w:eastAsia="Times New Roman" w:cs="Times New Roman"/>
          <w:szCs w:val="24"/>
        </w:rPr>
      </w:pPr>
      <w:r>
        <w:rPr>
          <w:rFonts w:eastAsia="Times New Roman" w:cs="Times New Roman"/>
          <w:szCs w:val="24"/>
        </w:rPr>
        <w:t>Skin cancer</w:t>
      </w:r>
      <w:r w:rsidR="00BB7831">
        <w:rPr>
          <w:rFonts w:eastAsia="Times New Roman" w:cs="Times New Roman"/>
          <w:szCs w:val="24"/>
        </w:rPr>
        <w:t>, including melanoma and nonmelanoma skin cancer,</w:t>
      </w:r>
      <w:r>
        <w:rPr>
          <w:rFonts w:eastAsia="Times New Roman" w:cs="Times New Roman"/>
          <w:szCs w:val="24"/>
        </w:rPr>
        <w:t xml:space="preserve"> is one of the most prevalent </w:t>
      </w:r>
      <w:r w:rsidR="00BB7831">
        <w:rPr>
          <w:rFonts w:eastAsia="Times New Roman" w:cs="Times New Roman"/>
          <w:szCs w:val="24"/>
        </w:rPr>
        <w:t xml:space="preserve">carcinomas </w:t>
      </w:r>
      <w:r w:rsidR="00781A4D">
        <w:rPr>
          <w:rFonts w:eastAsia="Times New Roman" w:cs="Times New Roman"/>
          <w:szCs w:val="24"/>
        </w:rPr>
        <w:t>worldwide.</w:t>
      </w:r>
      <w:r w:rsidR="00BB7831">
        <w:rPr>
          <w:rFonts w:eastAsia="Times New Roman" w:cs="Times New Roman"/>
          <w:szCs w:val="24"/>
        </w:rPr>
        <w:t xml:space="preserve"> </w:t>
      </w:r>
      <w:r w:rsidR="00B8157B">
        <w:rPr>
          <w:rFonts w:eastAsia="Times New Roman" w:cs="Times New Roman"/>
          <w:szCs w:val="24"/>
        </w:rPr>
        <w:t xml:space="preserve">Clinal confirmatory test of skin cancer often requires procedure such as </w:t>
      </w:r>
      <w:r w:rsidR="007725CE">
        <w:rPr>
          <w:rFonts w:eastAsia="Times New Roman" w:cs="Times New Roman"/>
          <w:szCs w:val="24"/>
        </w:rPr>
        <w:t>a</w:t>
      </w:r>
      <w:r w:rsidR="00B8157B">
        <w:rPr>
          <w:rFonts w:eastAsia="Times New Roman" w:cs="Times New Roman"/>
          <w:szCs w:val="24"/>
        </w:rPr>
        <w:t xml:space="preserve"> biopsy, which is invasive and time-consuming. </w:t>
      </w:r>
      <w:r w:rsidR="007725CE">
        <w:rPr>
          <w:rFonts w:eastAsia="Times New Roman" w:cs="Times New Roman"/>
          <w:szCs w:val="24"/>
        </w:rPr>
        <w:t>Building reliable models that can classify skin cancer based on dermoscopic images may extensively accelerate the diagnosis process</w:t>
      </w:r>
      <w:r w:rsidR="005705FE">
        <w:rPr>
          <w:rFonts w:eastAsia="Times New Roman" w:cs="Times New Roman"/>
          <w:szCs w:val="24"/>
        </w:rPr>
        <w:t xml:space="preserve"> and prevent the suffering of a biopsy.</w:t>
      </w:r>
      <w:r w:rsidR="00A438F8">
        <w:rPr>
          <w:rFonts w:eastAsia="Times New Roman" w:cs="Times New Roman"/>
          <w:szCs w:val="24"/>
        </w:rPr>
        <w:t xml:space="preserve"> </w:t>
      </w:r>
      <w:r w:rsidR="00733B83">
        <w:rPr>
          <w:rFonts w:eastAsia="Times New Roman" w:cs="Times New Roman"/>
          <w:szCs w:val="24"/>
        </w:rPr>
        <w:t xml:space="preserve">Before training models, images were preprocessed with cropping, resizing, blurring, and dilation to eliminate irrelevant objects such as black frames, hair, bubble, and ruler on the lens. </w:t>
      </w:r>
      <w:r w:rsidR="00EC17B1">
        <w:rPr>
          <w:rFonts w:eastAsia="Times New Roman" w:cs="Times New Roman"/>
          <w:szCs w:val="24"/>
        </w:rPr>
        <w:t xml:space="preserve">[Model training part] </w:t>
      </w:r>
    </w:p>
    <w:p w14:paraId="597B71C0" w14:textId="689FB71D" w:rsidR="0053639F" w:rsidRDefault="0053639F" w:rsidP="005B41FE">
      <w:pPr>
        <w:spacing w:before="100" w:beforeAutospacing="1" w:after="100" w:afterAutospacing="1" w:line="240" w:lineRule="auto"/>
        <w:rPr>
          <w:rFonts w:eastAsia="Times New Roman" w:cs="Times New Roman"/>
          <w:szCs w:val="24"/>
        </w:rPr>
      </w:pPr>
      <w:r>
        <w:rPr>
          <w:rFonts w:eastAsia="Times New Roman" w:cs="Times New Roman"/>
          <w:szCs w:val="24"/>
        </w:rPr>
        <w:t xml:space="preserve">With the goal of enhancing interpretability of the models, </w:t>
      </w:r>
      <w:r w:rsidR="00441279">
        <w:rPr>
          <w:rFonts w:eastAsia="Times New Roman" w:cs="Times New Roman"/>
          <w:szCs w:val="24"/>
        </w:rPr>
        <w:t>skin lesion</w:t>
      </w:r>
      <w:r w:rsidR="00795AC1">
        <w:rPr>
          <w:rFonts w:eastAsia="Times New Roman" w:cs="Times New Roman"/>
          <w:szCs w:val="24"/>
        </w:rPr>
        <w:t xml:space="preserve"> was </w:t>
      </w:r>
      <w:r w:rsidR="00C14261">
        <w:rPr>
          <w:rFonts w:eastAsia="Times New Roman" w:cs="Times New Roman"/>
          <w:szCs w:val="24"/>
        </w:rPr>
        <w:t xml:space="preserve">automatically </w:t>
      </w:r>
      <w:r w:rsidR="00795AC1">
        <w:rPr>
          <w:rFonts w:eastAsia="Times New Roman" w:cs="Times New Roman"/>
          <w:szCs w:val="24"/>
        </w:rPr>
        <w:t xml:space="preserve">identified by border detection and </w:t>
      </w:r>
      <w:r>
        <w:rPr>
          <w:rFonts w:eastAsia="Times New Roman" w:cs="Times New Roman"/>
          <w:szCs w:val="24"/>
        </w:rPr>
        <w:t>22 features were engineered to reflect skin lesion’s shape characteristics (perimeter, area, border irregularity, shape compactness) and color characteristics (pixel mean and standard deviation of normalized RGB, HSV, CIE L*a*b color channels).</w:t>
      </w:r>
      <w:r w:rsidR="00BE586C">
        <w:rPr>
          <w:rFonts w:eastAsia="Times New Roman" w:cs="Times New Roman"/>
          <w:szCs w:val="24"/>
        </w:rPr>
        <w:t xml:space="preserve"> [Model training part</w:t>
      </w:r>
      <w:bookmarkStart w:id="0" w:name="_GoBack"/>
      <w:bookmarkEnd w:id="0"/>
      <w:r w:rsidR="00BE586C">
        <w:rPr>
          <w:rFonts w:eastAsia="Times New Roman" w:cs="Times New Roman"/>
          <w:szCs w:val="24"/>
        </w:rPr>
        <w:t>]</w:t>
      </w:r>
    </w:p>
    <w:p w14:paraId="70B9975C" w14:textId="77777777" w:rsidR="004A498F" w:rsidRPr="00955D10" w:rsidRDefault="004A498F" w:rsidP="005B41FE">
      <w:pPr>
        <w:spacing w:before="100" w:beforeAutospacing="1" w:after="100" w:afterAutospacing="1" w:line="240" w:lineRule="auto"/>
        <w:rPr>
          <w:rFonts w:eastAsia="Times New Roman" w:cs="Times New Roman"/>
          <w:szCs w:val="24"/>
        </w:rPr>
      </w:pPr>
    </w:p>
    <w:p w14:paraId="17447A65" w14:textId="32D86BCC" w:rsidR="00955D10" w:rsidRDefault="00955D10" w:rsidP="00955D10">
      <w:pPr>
        <w:numPr>
          <w:ilvl w:val="1"/>
          <w:numId w:val="2"/>
        </w:numPr>
        <w:spacing w:before="100" w:beforeAutospacing="1" w:after="100" w:afterAutospacing="1" w:line="240" w:lineRule="auto"/>
        <w:rPr>
          <w:rFonts w:eastAsia="Times New Roman" w:cs="Times New Roman"/>
          <w:szCs w:val="24"/>
        </w:rPr>
      </w:pPr>
      <w:r w:rsidRPr="00955D10">
        <w:rPr>
          <w:rFonts w:eastAsia="Times New Roman" w:cs="Times New Roman"/>
          <w:szCs w:val="24"/>
        </w:rPr>
        <w:lastRenderedPageBreak/>
        <w:t>[5 Points, half a page] Data processing for Question 1. Describe how you process the data so that it can be analyzed to answer question 1.</w:t>
      </w:r>
    </w:p>
    <w:p w14:paraId="33AC403C" w14:textId="1D7D3138" w:rsidR="003D13EB" w:rsidRPr="00955D10" w:rsidRDefault="003D13EB" w:rsidP="003D13EB">
      <w:pPr>
        <w:spacing w:before="100" w:beforeAutospacing="1" w:after="100" w:afterAutospacing="1" w:line="240" w:lineRule="auto"/>
        <w:rPr>
          <w:rFonts w:eastAsia="Times New Roman" w:cs="Times New Roman"/>
          <w:szCs w:val="24"/>
        </w:rPr>
      </w:pPr>
      <w:r>
        <w:rPr>
          <w:rFonts w:eastAsia="Times New Roman" w:cs="Times New Roman"/>
          <w:szCs w:val="24"/>
        </w:rPr>
        <w:t xml:space="preserve">The raw data </w:t>
      </w:r>
      <w:r w:rsidR="00D570C5">
        <w:rPr>
          <w:rFonts w:eastAsia="Times New Roman" w:cs="Times New Roman"/>
          <w:szCs w:val="24"/>
        </w:rPr>
        <w:t xml:space="preserve">are consisted of </w:t>
      </w:r>
      <w:r>
        <w:rPr>
          <w:rFonts w:eastAsia="Times New Roman" w:cs="Times New Roman"/>
          <w:szCs w:val="24"/>
        </w:rPr>
        <w:t xml:space="preserve">300 </w:t>
      </w:r>
      <w:r w:rsidR="00157056">
        <w:rPr>
          <w:rFonts w:eastAsia="Times New Roman" w:cs="Times New Roman"/>
          <w:szCs w:val="24"/>
        </w:rPr>
        <w:t xml:space="preserve">color </w:t>
      </w:r>
      <w:r>
        <w:rPr>
          <w:rFonts w:eastAsia="Times New Roman" w:cs="Times New Roman"/>
          <w:szCs w:val="24"/>
        </w:rPr>
        <w:t xml:space="preserve">photos </w:t>
      </w:r>
      <w:r w:rsidR="00157056">
        <w:rPr>
          <w:rFonts w:eastAsia="Times New Roman" w:cs="Times New Roman"/>
          <w:szCs w:val="24"/>
        </w:rPr>
        <w:t xml:space="preserve">of different sizes. </w:t>
      </w:r>
      <w:r w:rsidR="00A3089D">
        <w:rPr>
          <w:rFonts w:eastAsia="Times New Roman" w:cs="Times New Roman"/>
          <w:szCs w:val="24"/>
        </w:rPr>
        <w:t>As the photos were taken with a dermoscope on skin with a variety of conditions, the goal of photo preprocessing is to eliminate irrelevant objects in the view</w:t>
      </w:r>
      <w:r w:rsidR="00670484">
        <w:rPr>
          <w:rFonts w:eastAsia="Times New Roman" w:cs="Times New Roman"/>
          <w:szCs w:val="24"/>
        </w:rPr>
        <w:t>, such as the black frame, the dark</w:t>
      </w:r>
      <w:r w:rsidR="009A7A06">
        <w:rPr>
          <w:rFonts w:eastAsia="Times New Roman" w:cs="Times New Roman"/>
          <w:szCs w:val="24"/>
        </w:rPr>
        <w:t xml:space="preserve"> area </w:t>
      </w:r>
      <w:r w:rsidR="00670484">
        <w:rPr>
          <w:rFonts w:eastAsia="Times New Roman" w:cs="Times New Roman"/>
          <w:szCs w:val="24"/>
        </w:rPr>
        <w:t xml:space="preserve">beyond the ocular lens, the hair, the </w:t>
      </w:r>
      <w:r w:rsidR="00B07F62">
        <w:rPr>
          <w:rFonts w:eastAsia="Times New Roman" w:cs="Times New Roman"/>
          <w:szCs w:val="24"/>
        </w:rPr>
        <w:t>bubbles</w:t>
      </w:r>
      <w:r w:rsidR="00670484">
        <w:rPr>
          <w:rFonts w:eastAsia="Times New Roman" w:cs="Times New Roman"/>
          <w:szCs w:val="24"/>
        </w:rPr>
        <w:t xml:space="preserve">, and the ruler on the object lens. </w:t>
      </w:r>
      <w:r w:rsidR="00765DD6">
        <w:rPr>
          <w:rFonts w:eastAsia="Times New Roman" w:cs="Times New Roman"/>
          <w:szCs w:val="24"/>
        </w:rPr>
        <w:t>To start with</w:t>
      </w:r>
      <w:r w:rsidR="00675143">
        <w:rPr>
          <w:rFonts w:eastAsia="Times New Roman" w:cs="Times New Roman"/>
          <w:szCs w:val="24"/>
        </w:rPr>
        <w:t>, black frames and dark areas were identified by converting photos to grayscale</w:t>
      </w:r>
      <w:r w:rsidR="00CF17AC">
        <w:rPr>
          <w:rFonts w:eastAsia="Times New Roman" w:cs="Times New Roman"/>
          <w:szCs w:val="24"/>
        </w:rPr>
        <w:t xml:space="preserve"> and checking the pixels in each row/column</w:t>
      </w:r>
      <w:r w:rsidR="00EC041F">
        <w:rPr>
          <w:rFonts w:eastAsia="Times New Roman" w:cs="Times New Roman"/>
          <w:szCs w:val="24"/>
        </w:rPr>
        <w:t>.</w:t>
      </w:r>
      <w:r w:rsidR="00CF17AC">
        <w:rPr>
          <w:rFonts w:eastAsia="Times New Roman" w:cs="Times New Roman"/>
          <w:szCs w:val="24"/>
        </w:rPr>
        <w:t xml:space="preserve"> A row was considered a black frame when over </w:t>
      </w:r>
      <w:r w:rsidR="00E768DE">
        <w:rPr>
          <w:rFonts w:eastAsia="Times New Roman" w:cs="Times New Roman"/>
          <w:szCs w:val="24"/>
        </w:rPr>
        <w:t>5</w:t>
      </w:r>
      <w:r w:rsidR="00CF17AC">
        <w:rPr>
          <w:rFonts w:eastAsia="Times New Roman" w:cs="Times New Roman"/>
          <w:szCs w:val="24"/>
        </w:rPr>
        <w:t>0% of the pixels were black (</w:t>
      </w:r>
      <w:r w:rsidR="00E71193">
        <w:rPr>
          <w:rFonts w:eastAsia="Times New Roman" w:cs="Times New Roman"/>
          <w:szCs w:val="24"/>
        </w:rPr>
        <w:t xml:space="preserve">normalized </w:t>
      </w:r>
      <w:r w:rsidR="00CF17AC">
        <w:rPr>
          <w:rFonts w:eastAsia="Times New Roman" w:cs="Times New Roman"/>
          <w:szCs w:val="24"/>
        </w:rPr>
        <w:t xml:space="preserve">pixel value &lt; 0.1) while a column was considered intersecting a dark area when over </w:t>
      </w:r>
      <w:r w:rsidR="00E768DE">
        <w:rPr>
          <w:rFonts w:eastAsia="Times New Roman" w:cs="Times New Roman"/>
          <w:szCs w:val="24"/>
        </w:rPr>
        <w:t>2</w:t>
      </w:r>
      <w:r w:rsidR="00CF17AC">
        <w:rPr>
          <w:rFonts w:eastAsia="Times New Roman" w:cs="Times New Roman"/>
          <w:szCs w:val="24"/>
        </w:rPr>
        <w:t>0% of the pixels were black</w:t>
      </w:r>
      <w:r w:rsidR="007A79E1">
        <w:rPr>
          <w:rFonts w:eastAsia="Times New Roman" w:cs="Times New Roman"/>
          <w:szCs w:val="24"/>
        </w:rPr>
        <w:t xml:space="preserve"> </w:t>
      </w:r>
      <w:r w:rsidR="007A79E1">
        <w:rPr>
          <w:rFonts w:eastAsia="Times New Roman" w:cs="Times New Roman"/>
          <w:szCs w:val="24"/>
        </w:rPr>
        <w:fldChar w:fldCharType="begin"/>
      </w:r>
      <w:r w:rsidR="00E71193">
        <w:rPr>
          <w:rFonts w:eastAsia="Times New Roman" w:cs="Times New Roman"/>
          <w:szCs w:val="24"/>
        </w:rPr>
        <w:instrText xml:space="preserve"> ADDIN ZOTERO_ITEM CSL_CITATION {"citationID":"BFxK2NjV","properties":{"formattedCitation":"(Celebi et al., 2008)","plainCitation":"(Celebi et al., 2008)","noteIndex":0},"citationItems":[{"id":488,"uris":["http://zotero.org/users/3305992/items/NK3DZVZN"],"uri":["http://zotero.org/users/3305992/items/NK3DZVZN"],"itemData":{"id":488,"type":"article-journal","abstract":"Background\nAs a result of advances in skin imaging technology and the development of suitable image processing techniques, during the last decade, there has been a significant increase of interest in the computer-aided diagnosis of melanoma. Automated border detection is one of the most important steps in this procedure, because the accuracy of the subsequent steps crucially depends on it.\n\nMethods\nIn this article, we present a fast and unsupervised approach to border detection in dermoscopy images of pigmented skin lesions based on the statistical region merging algorithm.\n\nResults\nThe method is tested on a set of 90 dermoscopy images. The border detection error is quantified by a metric in which three sets of dermatologist-determined borders are used as the ground-truth. The proposed method is compared with four state-of-the-art automated methods (orientation-sensitive fuzzy c-means, dermatologist-like tumor extraction algorithm, meanshift clustering, and the modified JSEG method).\n\nConclusion\nThe results demonstrate that the method presented here achieves both fast and accurate border detection in dermoscopy images.","container-title":"Skin research and technology : official journal of International Society for Bioengineering and the Skin (ISBS) [and] International Society for Digital Imaging of Skin (ISDIS) [and] International Society for Skin Imaging (ISSI)","DOI":"10.1111/j.1600-0846.2008.00301.x","ISSN":"0909-752X","issue":"3","journalAbbreviation":"Skin Res Technol","note":"PMID: 19159382\nPMCID: PMC3160669","page":"347-353","source":"PubMed Central","title":"Border detection in dermoscopy images using statistical region merging","volume":"14","author":[{"family":"Celebi","given":"M. Emre"},{"family":"Kingravi","given":"Hassan A."},{"family":"Iyatomi","given":"Hitoshi"},{"family":"Aslandogan","given":"Y. Alp"},{"family":"Stoecker","given":"William V."},{"family":"Moss","given":"Randy H."},{"family":"Malters","given":"Joseph M."},{"family":"Grichnik","given":"James M."},{"family":"Marghoob","given":"Ashfaq A."},{"family":"Rabinovitz","given":"Harold S."},{"family":"Menzies","given":"Scott W."}],"issued":{"date-parts":[["2008",8]]}}}],"schema":"https://github.com/citation-style-language/schema/raw/master/csl-citation.json"} </w:instrText>
      </w:r>
      <w:r w:rsidR="007A79E1">
        <w:rPr>
          <w:rFonts w:eastAsia="Times New Roman" w:cs="Times New Roman"/>
          <w:szCs w:val="24"/>
        </w:rPr>
        <w:fldChar w:fldCharType="separate"/>
      </w:r>
      <w:r w:rsidR="007A79E1" w:rsidRPr="007A79E1">
        <w:rPr>
          <w:rFonts w:cs="Times New Roman"/>
        </w:rPr>
        <w:t>(Celebi et al., 2008)</w:t>
      </w:r>
      <w:r w:rsidR="007A79E1">
        <w:rPr>
          <w:rFonts w:eastAsia="Times New Roman" w:cs="Times New Roman"/>
          <w:szCs w:val="24"/>
        </w:rPr>
        <w:fldChar w:fldCharType="end"/>
      </w:r>
      <w:r w:rsidR="00CF17AC">
        <w:rPr>
          <w:rFonts w:eastAsia="Times New Roman" w:cs="Times New Roman"/>
          <w:szCs w:val="24"/>
        </w:rPr>
        <w:t>.</w:t>
      </w:r>
      <w:r w:rsidR="00EC041F">
        <w:rPr>
          <w:rFonts w:eastAsia="Times New Roman" w:cs="Times New Roman"/>
          <w:szCs w:val="24"/>
        </w:rPr>
        <w:t xml:space="preserve"> </w:t>
      </w:r>
      <w:r w:rsidR="0059408E">
        <w:rPr>
          <w:rFonts w:eastAsia="Times New Roman" w:cs="Times New Roman"/>
          <w:szCs w:val="24"/>
        </w:rPr>
        <w:t>These rows and columns were cropped from the original photo.</w:t>
      </w:r>
      <w:r w:rsidR="00F61662">
        <w:rPr>
          <w:rFonts w:eastAsia="Times New Roman" w:cs="Times New Roman"/>
          <w:szCs w:val="24"/>
        </w:rPr>
        <w:t xml:space="preserve"> </w:t>
      </w:r>
      <w:r w:rsidR="00765DD6">
        <w:rPr>
          <w:rFonts w:eastAsia="Times New Roman" w:cs="Times New Roman"/>
          <w:szCs w:val="24"/>
        </w:rPr>
        <w:t>Next</w:t>
      </w:r>
      <w:r w:rsidR="00F61662">
        <w:rPr>
          <w:rFonts w:eastAsia="Times New Roman" w:cs="Times New Roman"/>
          <w:szCs w:val="24"/>
        </w:rPr>
        <w:t xml:space="preserve">, all the photos were </w:t>
      </w:r>
      <w:r w:rsidR="00E128BB">
        <w:rPr>
          <w:rFonts w:eastAsia="Times New Roman" w:cs="Times New Roman"/>
          <w:szCs w:val="24"/>
        </w:rPr>
        <w:t xml:space="preserve">further </w:t>
      </w:r>
      <w:r w:rsidR="00F61662">
        <w:rPr>
          <w:rFonts w:eastAsia="Times New Roman" w:cs="Times New Roman"/>
          <w:szCs w:val="24"/>
        </w:rPr>
        <w:t>cropped and resized to 300 x 225 pixels</w:t>
      </w:r>
      <w:r w:rsidR="00C0193D">
        <w:rPr>
          <w:rFonts w:eastAsia="Times New Roman" w:cs="Times New Roman"/>
          <w:szCs w:val="24"/>
        </w:rPr>
        <w:t xml:space="preserve"> with </w:t>
      </w:r>
      <w:r w:rsidR="00E40F9E">
        <w:rPr>
          <w:rFonts w:eastAsia="Times New Roman" w:cs="Times New Roman"/>
          <w:szCs w:val="24"/>
        </w:rPr>
        <w:t>linear interpolation</w:t>
      </w:r>
      <w:r w:rsidR="00346AC4">
        <w:rPr>
          <w:rFonts w:eastAsia="Times New Roman" w:cs="Times New Roman"/>
          <w:szCs w:val="24"/>
        </w:rPr>
        <w:t xml:space="preserve"> to reduce computation time</w:t>
      </w:r>
      <w:r w:rsidR="00E40F9E">
        <w:rPr>
          <w:rFonts w:eastAsia="Times New Roman" w:cs="Times New Roman"/>
          <w:szCs w:val="24"/>
        </w:rPr>
        <w:t>.</w:t>
      </w:r>
      <w:r w:rsidR="00346AC4">
        <w:rPr>
          <w:rFonts w:eastAsia="Times New Roman" w:cs="Times New Roman"/>
          <w:szCs w:val="24"/>
        </w:rPr>
        <w:t xml:space="preserve"> </w:t>
      </w:r>
      <w:r w:rsidR="00E768DE">
        <w:rPr>
          <w:rFonts w:eastAsia="Times New Roman" w:cs="Times New Roman"/>
          <w:szCs w:val="24"/>
        </w:rPr>
        <w:t xml:space="preserve">To remove hair and the ruler, </w:t>
      </w:r>
      <w:r w:rsidR="00E128BB">
        <w:rPr>
          <w:rFonts w:eastAsia="Times New Roman" w:cs="Times New Roman"/>
          <w:szCs w:val="24"/>
        </w:rPr>
        <w:t>image dilation was conducted with a size-3 square structuring element</w:t>
      </w:r>
      <w:r w:rsidR="00356CD9">
        <w:rPr>
          <w:rFonts w:eastAsia="Times New Roman" w:cs="Times New Roman"/>
          <w:szCs w:val="24"/>
        </w:rPr>
        <w:t xml:space="preserve"> </w:t>
      </w:r>
      <w:r w:rsidR="00356CD9">
        <w:rPr>
          <w:rFonts w:eastAsia="Times New Roman" w:cs="Times New Roman"/>
          <w:szCs w:val="24"/>
        </w:rPr>
        <w:fldChar w:fldCharType="begin"/>
      </w:r>
      <w:r w:rsidR="00E71193">
        <w:rPr>
          <w:rFonts w:eastAsia="Times New Roman" w:cs="Times New Roman"/>
          <w:szCs w:val="24"/>
        </w:rPr>
        <w:instrText xml:space="preserve"> ADDIN ZOTERO_ITEM CSL_CITATION {"citationID":"ankWjRTj","properties":{"formattedCitation":"(Do Hyun Chung &amp; Sapiro, 2000)","plainCitation":"(Do Hyun Chung &amp; Sapiro, 2000)","noteIndex":0},"citationItems":[{"id":487,"uris":["http://zotero.org/users/3305992/items/Y3ZNQSFI"],"uri":["http://zotero.org/users/3305992/items/Y3ZNQSFI"],"itemData":{"id":487,"type":"article-journal","abstract":"A partial-differential equations (PDE)-based system for detecting the boundary of skin lesions in digital clinical skin images is presented. The image is first preprocessed via contrast-enhancement and anisotropic diffusion. If the lesion is covered by hairs, a PDE-based continuous morphological filter that removes them is used as an additional preprocessing step. Following these steps, the skin lesion is segmented either by the geodesic active contours model or the geodesic edge tracing approach. These techniques are based on computing, again via PDEs, a geodesic curve in a space defined by the image content. Examples showing the performance of the algorithm are given.","container-title":"IEEE Transactions on Medical Imaging","DOI":"10.1109/42.875204","ISSN":"1558-254X","issue":"7","page":"763-767","source":"IEEE Xplore","title":"Segmenting skin lesions with partial-differential-equations-based image processing algorithms","volume":"19","author":[{"family":"Do Hyun Chung","given":""},{"family":"Sapiro","given":"G."}],"issued":{"date-parts":[["2000",7]]}}}],"schema":"https://github.com/citation-style-language/schema/raw/master/csl-citation.json"} </w:instrText>
      </w:r>
      <w:r w:rsidR="00356CD9">
        <w:rPr>
          <w:rFonts w:eastAsia="Times New Roman" w:cs="Times New Roman"/>
          <w:szCs w:val="24"/>
        </w:rPr>
        <w:fldChar w:fldCharType="separate"/>
      </w:r>
      <w:r w:rsidR="00356CD9" w:rsidRPr="00356CD9">
        <w:rPr>
          <w:rFonts w:cs="Times New Roman"/>
        </w:rPr>
        <w:t>(Do Hyun Chung &amp; Sapiro, 2000)</w:t>
      </w:r>
      <w:r w:rsidR="00356CD9">
        <w:rPr>
          <w:rFonts w:eastAsia="Times New Roman" w:cs="Times New Roman"/>
          <w:szCs w:val="24"/>
        </w:rPr>
        <w:fldChar w:fldCharType="end"/>
      </w:r>
      <w:r w:rsidR="00B07F62">
        <w:rPr>
          <w:rFonts w:eastAsia="Times New Roman" w:cs="Times New Roman"/>
          <w:szCs w:val="24"/>
        </w:rPr>
        <w:t>.</w:t>
      </w:r>
      <w:r w:rsidR="0058136D">
        <w:rPr>
          <w:rFonts w:eastAsia="Times New Roman" w:cs="Times New Roman"/>
          <w:szCs w:val="24"/>
        </w:rPr>
        <w:t xml:space="preserve"> Furthermore</w:t>
      </w:r>
      <w:r w:rsidR="00B07F62">
        <w:rPr>
          <w:rFonts w:eastAsia="Times New Roman" w:cs="Times New Roman"/>
          <w:szCs w:val="24"/>
        </w:rPr>
        <w:t>, bubbles</w:t>
      </w:r>
      <w:r w:rsidR="00D04EF5">
        <w:rPr>
          <w:rFonts w:eastAsia="Times New Roman" w:cs="Times New Roman"/>
          <w:szCs w:val="24"/>
        </w:rPr>
        <w:t xml:space="preserve"> were blurred by applying a 5 x 5 median filter</w:t>
      </w:r>
      <w:r w:rsidR="00356CD9">
        <w:rPr>
          <w:rFonts w:eastAsia="Times New Roman" w:cs="Times New Roman"/>
          <w:szCs w:val="24"/>
        </w:rPr>
        <w:t xml:space="preserve"> </w:t>
      </w:r>
      <w:r w:rsidR="00356CD9">
        <w:rPr>
          <w:rFonts w:eastAsia="Times New Roman" w:cs="Times New Roman"/>
          <w:szCs w:val="24"/>
        </w:rPr>
        <w:fldChar w:fldCharType="begin"/>
      </w:r>
      <w:r w:rsidR="00E71193">
        <w:rPr>
          <w:rFonts w:eastAsia="Times New Roman" w:cs="Times New Roman"/>
          <w:szCs w:val="24"/>
        </w:rPr>
        <w:instrText xml:space="preserve"> ADDIN ZOTERO_ITEM CSL_CITATION {"citationID":"2w69nKdV","properties":{"formattedCitation":"(Masood &amp; Al-Jumaily, 2013)","plainCitation":"(Masood &amp; Al-Jumaily, 2013)","noteIndex":0},"citationItems":[{"id":486,"uris":["http://zotero.org/users/3305992/items/KIZQ3DG8"],"uri":["http://zotero.org/users/3305992/items/KIZQ3DG8"],"itemData":{"id":486,"type":"article-journal","abstract":"Image-based computer aided diagnosis systems have significant potential for screening and early detection of malignant melanoma. We review the state of the art in these systems and examine current practices, problems, and prospects of image acquisition, pre-processing, segmentation, feature extraction and selection, and classification of dermoscopic images. This paper reports statistics and results from the most important implementations reported to date. We compared the performance of several classifiers specifically developed for skin lesion diagnosis and discussed the corresponding findings. Whenever available, indication of various conditions that affect the technique's performance is reported. We suggest a framework for comparative assessment of skin cancer diagnostic models and review the results based on these models. The deficiencies in some of the existing studies are highlighted and suggestions for future research are provided.","container-title":"International Journal of Biomedical Imaging","DOI":"10.1155/2013/323268","ISSN":"1687-4188","journalAbbreviation":"Int J Biomed Imaging","note":"PMID: 24575126\nPMCID: PMC3885227","source":"PubMed Central","title":"Computer Aided Diagnostic Support System for Skin Cancer: A Review of Techniques and Algorithms","title-short":"Computer Aided Diagnostic Support System for Skin Cancer","URL":"https://www.ncbi.nlm.nih.gov/pmc/articles/PMC3885227/","volume":"2013","author":[{"family":"Masood","given":"Ammara"},{"family":"Al-Jumaily","given":"Adel Ali"}],"accessed":{"date-parts":[["2019",12,12]]},"issued":{"date-parts":[["2013"]]}}}],"schema":"https://github.com/citation-style-language/schema/raw/master/csl-citation.json"} </w:instrText>
      </w:r>
      <w:r w:rsidR="00356CD9">
        <w:rPr>
          <w:rFonts w:eastAsia="Times New Roman" w:cs="Times New Roman"/>
          <w:szCs w:val="24"/>
        </w:rPr>
        <w:fldChar w:fldCharType="separate"/>
      </w:r>
      <w:r w:rsidR="00356CD9" w:rsidRPr="00356CD9">
        <w:rPr>
          <w:rFonts w:cs="Times New Roman"/>
        </w:rPr>
        <w:t>(Masood &amp; Al-Jumaily, 2013)</w:t>
      </w:r>
      <w:r w:rsidR="00356CD9">
        <w:rPr>
          <w:rFonts w:eastAsia="Times New Roman" w:cs="Times New Roman"/>
          <w:szCs w:val="24"/>
        </w:rPr>
        <w:fldChar w:fldCharType="end"/>
      </w:r>
      <w:r w:rsidR="00933110">
        <w:rPr>
          <w:rFonts w:eastAsia="Times New Roman" w:cs="Times New Roman"/>
          <w:szCs w:val="24"/>
        </w:rPr>
        <w:t>.</w:t>
      </w:r>
      <w:r w:rsidR="0058136D">
        <w:rPr>
          <w:rFonts w:eastAsia="Times New Roman" w:cs="Times New Roman"/>
          <w:szCs w:val="24"/>
        </w:rPr>
        <w:t xml:space="preserve"> Eventually, each photo was converted into a vector of 202,500 pixels, with pixels in R, G, B channels concatenating one another sequentially.</w:t>
      </w:r>
    </w:p>
    <w:p w14:paraId="3918253F" w14:textId="77777777" w:rsidR="00955D10" w:rsidRPr="00955D10" w:rsidRDefault="00955D10" w:rsidP="00955D10">
      <w:pPr>
        <w:numPr>
          <w:ilvl w:val="1"/>
          <w:numId w:val="2"/>
        </w:numPr>
        <w:spacing w:before="100" w:beforeAutospacing="1" w:after="100" w:afterAutospacing="1" w:line="240" w:lineRule="auto"/>
        <w:rPr>
          <w:rFonts w:eastAsia="Times New Roman" w:cs="Times New Roman"/>
          <w:szCs w:val="24"/>
        </w:rPr>
      </w:pPr>
      <w:r w:rsidRPr="00955D10">
        <w:rPr>
          <w:rFonts w:eastAsia="Times New Roman" w:cs="Times New Roman"/>
          <w:szCs w:val="24"/>
        </w:rPr>
        <w:t xml:space="preserve">[30 Points, within 5 pages] Classification models based on pixels. </w:t>
      </w:r>
    </w:p>
    <w:p w14:paraId="6E59B056" w14:textId="77777777" w:rsidR="00955D10" w:rsidRPr="00955D10" w:rsidRDefault="00955D10" w:rsidP="00955D10">
      <w:pPr>
        <w:numPr>
          <w:ilvl w:val="2"/>
          <w:numId w:val="2"/>
        </w:numPr>
        <w:spacing w:before="100" w:beforeAutospacing="1" w:after="100" w:afterAutospacing="1" w:line="240" w:lineRule="auto"/>
        <w:rPr>
          <w:rFonts w:eastAsia="Times New Roman" w:cs="Times New Roman"/>
          <w:szCs w:val="24"/>
        </w:rPr>
      </w:pPr>
      <w:r w:rsidRPr="00955D10">
        <w:rPr>
          <w:rFonts w:eastAsia="Times New Roman" w:cs="Times New Roman"/>
          <w:szCs w:val="24"/>
        </w:rPr>
        <w:t xml:space="preserve">For this question, you must choose </w:t>
      </w:r>
      <w:r w:rsidRPr="00955D10">
        <w:rPr>
          <w:rFonts w:eastAsia="Times New Roman" w:cs="Times New Roman"/>
          <w:b/>
          <w:bCs/>
          <w:szCs w:val="24"/>
        </w:rPr>
        <w:t>three</w:t>
      </w:r>
      <w:r w:rsidRPr="00955D10">
        <w:rPr>
          <w:rFonts w:eastAsia="Times New Roman" w:cs="Times New Roman"/>
          <w:szCs w:val="24"/>
        </w:rPr>
        <w:t xml:space="preserve"> different classification models (10 points for each model) to identify malignant moles. Please note that your models have to be significantly different, e.g., Lasso and Ridge are treated as the same type of model. Besides, you </w:t>
      </w:r>
      <w:r w:rsidRPr="00955D10">
        <w:rPr>
          <w:rFonts w:eastAsia="Times New Roman" w:cs="Times New Roman"/>
          <w:b/>
          <w:bCs/>
          <w:szCs w:val="24"/>
        </w:rPr>
        <w:t>cannot use any deep learning model</w:t>
      </w:r>
      <w:r w:rsidRPr="00955D10">
        <w:rPr>
          <w:rFonts w:eastAsia="Times New Roman" w:cs="Times New Roman"/>
          <w:szCs w:val="24"/>
        </w:rPr>
        <w:t>.</w:t>
      </w:r>
    </w:p>
    <w:p w14:paraId="01CEB3E7" w14:textId="77777777" w:rsidR="00955D10" w:rsidRPr="00955D10" w:rsidRDefault="00955D10" w:rsidP="00955D10">
      <w:pPr>
        <w:numPr>
          <w:ilvl w:val="2"/>
          <w:numId w:val="2"/>
        </w:numPr>
        <w:spacing w:before="100" w:beforeAutospacing="1" w:after="100" w:afterAutospacing="1" w:line="240" w:lineRule="auto"/>
        <w:rPr>
          <w:rFonts w:eastAsia="Times New Roman" w:cs="Times New Roman"/>
          <w:szCs w:val="24"/>
        </w:rPr>
      </w:pPr>
      <w:r w:rsidRPr="00955D10">
        <w:rPr>
          <w:rFonts w:eastAsia="Times New Roman" w:cs="Times New Roman"/>
          <w:szCs w:val="24"/>
        </w:rPr>
        <w:t>To evaluate your models, you should consider appropriate tunings and validation.</w:t>
      </w:r>
    </w:p>
    <w:p w14:paraId="71D864AE" w14:textId="77777777" w:rsidR="00955D10" w:rsidRPr="00955D10" w:rsidRDefault="00955D10" w:rsidP="00955D10">
      <w:pPr>
        <w:numPr>
          <w:ilvl w:val="2"/>
          <w:numId w:val="2"/>
        </w:numPr>
        <w:spacing w:before="100" w:beforeAutospacing="1" w:after="100" w:afterAutospacing="1" w:line="240" w:lineRule="auto"/>
        <w:rPr>
          <w:rFonts w:eastAsia="Times New Roman" w:cs="Times New Roman"/>
          <w:szCs w:val="24"/>
        </w:rPr>
      </w:pPr>
      <w:r w:rsidRPr="00955D10">
        <w:rPr>
          <w:rFonts w:eastAsia="Times New Roman" w:cs="Times New Roman"/>
          <w:szCs w:val="24"/>
        </w:rPr>
        <w:t>Demonstrate your results in an intuitive way</w:t>
      </w:r>
    </w:p>
    <w:p w14:paraId="159B5729" w14:textId="77777777" w:rsidR="00955D10" w:rsidRPr="00955D10" w:rsidRDefault="00955D10" w:rsidP="00955D10">
      <w:pPr>
        <w:numPr>
          <w:ilvl w:val="1"/>
          <w:numId w:val="2"/>
        </w:numPr>
        <w:spacing w:before="100" w:beforeAutospacing="1" w:after="100" w:afterAutospacing="1" w:line="240" w:lineRule="auto"/>
        <w:rPr>
          <w:rFonts w:eastAsia="Times New Roman" w:cs="Times New Roman"/>
          <w:szCs w:val="24"/>
        </w:rPr>
      </w:pPr>
      <w:r w:rsidRPr="00955D10">
        <w:rPr>
          <w:rFonts w:eastAsia="Times New Roman" w:cs="Times New Roman"/>
          <w:szCs w:val="24"/>
        </w:rPr>
        <w:t xml:space="preserve">[40 Points, within 4 pages] In this question, we need to consider new feature engineering approaches to make the model more interpretable and accuracy. The goal is to convince your collaborator (a medical doctor) that the model may suggest some interesting characteristics for identifying malignant moles. For example (not necessarily good suggestion), you could consider the overall color, the color variation, the shape, etc. To perform the following sub-questions: </w:t>
      </w:r>
    </w:p>
    <w:p w14:paraId="036B7253" w14:textId="5AD5A8B9" w:rsidR="00955D10" w:rsidRDefault="00955D10" w:rsidP="00955D10">
      <w:pPr>
        <w:numPr>
          <w:ilvl w:val="2"/>
          <w:numId w:val="2"/>
        </w:numPr>
        <w:spacing w:before="100" w:beforeAutospacing="1" w:after="100" w:afterAutospacing="1" w:line="240" w:lineRule="auto"/>
        <w:rPr>
          <w:rFonts w:eastAsia="Times New Roman" w:cs="Times New Roman"/>
          <w:szCs w:val="24"/>
        </w:rPr>
      </w:pPr>
      <w:r w:rsidRPr="00955D10">
        <w:rPr>
          <w:rFonts w:eastAsia="Times New Roman" w:cs="Times New Roman"/>
          <w:szCs w:val="24"/>
        </w:rPr>
        <w:t>[10 Points, 1 page] Literature review. You should search and read existing literature and summarize clinically relevant characteristics that could be used for skin cancer image diagnosis. There is no limitation on what type of literature you could use. However, the goal should be motivating your feature engineering approaches from a clinical and analytic point of view. Please give appropriate citations to the literature you read.</w:t>
      </w:r>
    </w:p>
    <w:p w14:paraId="4FEF4A7D" w14:textId="683E2715" w:rsidR="00651972" w:rsidRPr="00955D10" w:rsidRDefault="00651972" w:rsidP="00651972">
      <w:pPr>
        <w:spacing w:before="100" w:beforeAutospacing="1" w:after="100" w:afterAutospacing="1" w:line="240" w:lineRule="auto"/>
        <w:rPr>
          <w:rFonts w:eastAsia="Times New Roman" w:cs="Times New Roman"/>
          <w:szCs w:val="24"/>
        </w:rPr>
      </w:pPr>
      <w:r>
        <w:rPr>
          <w:rFonts w:eastAsia="Times New Roman" w:cs="Times New Roman"/>
          <w:szCs w:val="24"/>
        </w:rPr>
        <w:t>Among all the clinical diagnostic criteria proposed in the literature, the “ABCD” criteria stand out as the most widely-</w:t>
      </w:r>
      <w:r w:rsidR="00B73E62">
        <w:rPr>
          <w:rFonts w:eastAsia="Times New Roman" w:cs="Times New Roman"/>
          <w:szCs w:val="24"/>
        </w:rPr>
        <w:t>adopted</w:t>
      </w:r>
      <w:r>
        <w:rPr>
          <w:rFonts w:eastAsia="Times New Roman" w:cs="Times New Roman"/>
          <w:szCs w:val="24"/>
        </w:rPr>
        <w:t xml:space="preserve"> method. The acronym stands for asymmetry, border irregularity, color variegation, and diameter &gt; 6 mm</w:t>
      </w:r>
      <w:r w:rsidR="00141F1D">
        <w:rPr>
          <w:rFonts w:eastAsia="Times New Roman" w:cs="Times New Roman"/>
          <w:szCs w:val="24"/>
        </w:rPr>
        <w:t xml:space="preserve">. Alternative criteria like the Glasgow 7-point checklist also mentions </w:t>
      </w:r>
      <w:r w:rsidR="000A6CE6">
        <w:rPr>
          <w:rFonts w:eastAsia="Times New Roman" w:cs="Times New Roman"/>
          <w:szCs w:val="24"/>
        </w:rPr>
        <w:t>relevant characteristics such as</w:t>
      </w:r>
      <w:r w:rsidR="00141F1D">
        <w:rPr>
          <w:rFonts w:eastAsia="Times New Roman" w:cs="Times New Roman"/>
          <w:szCs w:val="24"/>
        </w:rPr>
        <w:t xml:space="preserve"> varying size, shape, color</w:t>
      </w:r>
      <w:r w:rsidR="000A6CE6">
        <w:rPr>
          <w:rFonts w:eastAsia="Times New Roman" w:cs="Times New Roman"/>
          <w:szCs w:val="24"/>
        </w:rPr>
        <w:t xml:space="preserve"> (blue-white structure) and the observation of bleeding and inflammation.</w:t>
      </w:r>
      <w:r w:rsidR="00B73E62">
        <w:rPr>
          <w:rFonts w:eastAsia="Times New Roman" w:cs="Times New Roman"/>
          <w:szCs w:val="24"/>
        </w:rPr>
        <w:t xml:space="preserve"> </w:t>
      </w:r>
      <w:r w:rsidR="00B73E62">
        <w:rPr>
          <w:rFonts w:eastAsia="Times New Roman" w:cs="Times New Roman"/>
          <w:szCs w:val="24"/>
        </w:rPr>
        <w:fldChar w:fldCharType="begin"/>
      </w:r>
      <w:r w:rsidR="00E71193">
        <w:rPr>
          <w:rFonts w:eastAsia="Times New Roman" w:cs="Times New Roman"/>
          <w:szCs w:val="24"/>
        </w:rPr>
        <w:instrText xml:space="preserve"> ADDIN ZOTERO_ITEM CSL_CITATION {"citationID":"mkkea1Uz","properties":{"formattedCitation":"(Rigel, Russak, &amp; Friedman, 2010)","plainCitation":"(Rigel, Russak, &amp; Friedman, 2010)","noteIndex":0},"citationItems":[{"id":485,"uris":["http://zotero.org/users/3305992/items/W8W8LCXT"],"uri":["http://zotero.org/users/3305992/items/W8W8LCXT"],"itemData":{"id":485,"type":"article-journal","abstract":"Early detection of malignant melanoma remains the key factor in lowering mortality from this cancer. Recognizing the importance of this issue 25 years ago, our group at New York University published in CA: A Cancer Journal for Clinicians the mnemonic \"ABCD\" to facilitate the early diagnosis of melanoma. Studies have demonstrated the usefulness of this paradigm in enhancing early melanoma diagnosis as a part of clinical examinations, mass screenings, and public education programs. Approaches to melanoma diagnosis have dynamically evolved during the ensuing quarter century. In the 1990s, dermoscopy enabled the recognition of new subsurface features to differentiate between malignant and benign pigmented lesions. During the last decade, new computer-based technologies have improved diagnostic sensitivity and specificity and may result in optimizing lesion selection for biopsy and pathology review. Despite all of the advances in melanoma diagnosis, timely recognition, detection, and rapid treatment of melanoma remain critical. Although pathologic examination remains the gold standard for diagnosis, this cancer has the potential to be diagnosed through noninvasive approaches because of its cutaneous location. From the development of the ABCDs through current attempts that use complex computer algorithms and genetic markers, a clinician's ability to detect melanoma in its earliest form has been augmented. However, a \"good clinical eye\" is still fundamental to selecting the lesions for evaluation among the sea of those that are prevalent. As current approaches are refined and new techniques are developed, the improved ability to diagnose this cancer will hopefully enhance reaching the goal of reducing melanoma mortality.","container-title":"CA: a cancer journal for clinicians","DOI":"10.3322/caac.20074","ISSN":"1542-4863","issue":"5","journalAbbreviation":"CA Cancer J Clin","language":"eng","note":"PMID: 20671054","page":"301-316","source":"PubMed","title":"The evolution of melanoma diagnosis: 25 years beyond the ABCDs","title-short":"The evolution of melanoma diagnosis","volume":"60","author":[{"family":"Rigel","given":"Darrell S."},{"family":"Russak","given":"Julie"},{"family":"Friedman","given":"Robert"}],"issued":{"date-parts":[["2010",10]]}}}],"schema":"https://github.com/citation-style-language/schema/raw/master/csl-citation.json"} </w:instrText>
      </w:r>
      <w:r w:rsidR="00B73E62">
        <w:rPr>
          <w:rFonts w:eastAsia="Times New Roman" w:cs="Times New Roman"/>
          <w:szCs w:val="24"/>
        </w:rPr>
        <w:fldChar w:fldCharType="separate"/>
      </w:r>
      <w:r w:rsidR="00B73E62" w:rsidRPr="00B73E62">
        <w:rPr>
          <w:rFonts w:cs="Times New Roman"/>
        </w:rPr>
        <w:t>(Rigel, Russak, &amp; Friedman, 2010)</w:t>
      </w:r>
      <w:r w:rsidR="00B73E62">
        <w:rPr>
          <w:rFonts w:eastAsia="Times New Roman" w:cs="Times New Roman"/>
          <w:szCs w:val="24"/>
        </w:rPr>
        <w:fldChar w:fldCharType="end"/>
      </w:r>
      <w:r>
        <w:rPr>
          <w:rFonts w:eastAsia="Times New Roman" w:cs="Times New Roman"/>
          <w:szCs w:val="24"/>
        </w:rPr>
        <w:t xml:space="preserve">. </w:t>
      </w:r>
      <w:r w:rsidR="009F3D32">
        <w:rPr>
          <w:rFonts w:eastAsia="Times New Roman" w:cs="Times New Roman"/>
          <w:szCs w:val="24"/>
        </w:rPr>
        <w:t xml:space="preserve">It has also been reported that features </w:t>
      </w:r>
      <w:r w:rsidR="0003397B">
        <w:rPr>
          <w:rFonts w:eastAsia="Times New Roman" w:cs="Times New Roman"/>
          <w:szCs w:val="24"/>
        </w:rPr>
        <w:t>such as</w:t>
      </w:r>
      <w:r w:rsidR="009F3D32">
        <w:rPr>
          <w:rFonts w:eastAsia="Times New Roman" w:cs="Times New Roman"/>
          <w:szCs w:val="24"/>
        </w:rPr>
        <w:t xml:space="preserve"> vascular growth, thickness of the lesion, evolving lesion </w:t>
      </w:r>
      <w:r w:rsidR="009F3D32">
        <w:rPr>
          <w:rFonts w:eastAsia="Times New Roman" w:cs="Times New Roman"/>
          <w:szCs w:val="24"/>
        </w:rPr>
        <w:lastRenderedPageBreak/>
        <w:t>size are associated with higher risk of developing skin cancer</w:t>
      </w:r>
      <w:r w:rsidR="008E5AA8">
        <w:rPr>
          <w:rFonts w:eastAsia="Times New Roman" w:cs="Times New Roman"/>
          <w:szCs w:val="24"/>
        </w:rPr>
        <w:t xml:space="preserve"> </w:t>
      </w:r>
      <w:r w:rsidR="008E5AA8">
        <w:rPr>
          <w:rFonts w:eastAsia="Times New Roman" w:cs="Times New Roman"/>
          <w:szCs w:val="24"/>
        </w:rPr>
        <w:fldChar w:fldCharType="begin"/>
      </w:r>
      <w:r w:rsidR="00E71193">
        <w:rPr>
          <w:rFonts w:eastAsia="Times New Roman" w:cs="Times New Roman"/>
          <w:szCs w:val="24"/>
        </w:rPr>
        <w:instrText xml:space="preserve"> ADDIN ZOTERO_ITEM CSL_CITATION {"citationID":"lwOMODZ5","properties":{"formattedCitation":"(Martinez &amp; Otley, 2001)","plainCitation":"(Martinez &amp; Otley, 2001)","noteIndex":0},"citationItems":[{"id":489,"uris":["http://zotero.org/users/3305992/items/L6JNGAI9"],"uri":["http://zotero.org/users/3305992/items/L6JNGAI9"],"itemData":{"id":489,"type":"article-journal","container-title":"Mayo Clinic Proceedings","DOI":"10.4065/76.12.1253","ISSN":"0025-6196, 1942-5546","issue":"12","journalAbbreviation":"Mayo Clinic Proceedings","language":"English","page":"1253-1265","source":"www.mayoclinicproceedings.org","title":"The Management of Melanoma and Nonmelanoma Skin Cancer: A Review for the Primary Care Physician","title-short":"The Management of Melanoma and Nonmelanoma Skin Cancer","volume":"76","author":[{"family":"Martinez","given":"Juan-Carlos"},{"family":"Otley","given":"Clark C."}],"issued":{"date-parts":[["2001",12,1]]}}}],"schema":"https://github.com/citation-style-language/schema/raw/master/csl-citation.json"} </w:instrText>
      </w:r>
      <w:r w:rsidR="008E5AA8">
        <w:rPr>
          <w:rFonts w:eastAsia="Times New Roman" w:cs="Times New Roman"/>
          <w:szCs w:val="24"/>
        </w:rPr>
        <w:fldChar w:fldCharType="separate"/>
      </w:r>
      <w:r w:rsidR="008E5AA8" w:rsidRPr="008E5AA8">
        <w:rPr>
          <w:rFonts w:cs="Times New Roman"/>
        </w:rPr>
        <w:t>(Martinez &amp; Otley, 2001)</w:t>
      </w:r>
      <w:r w:rsidR="008E5AA8">
        <w:rPr>
          <w:rFonts w:eastAsia="Times New Roman" w:cs="Times New Roman"/>
          <w:szCs w:val="24"/>
        </w:rPr>
        <w:fldChar w:fldCharType="end"/>
      </w:r>
      <w:r w:rsidR="009F3D32">
        <w:rPr>
          <w:rFonts w:eastAsia="Times New Roman" w:cs="Times New Roman"/>
          <w:szCs w:val="24"/>
        </w:rPr>
        <w:t xml:space="preserve">. </w:t>
      </w:r>
      <w:r w:rsidR="00200825">
        <w:rPr>
          <w:rFonts w:eastAsia="Times New Roman" w:cs="Times New Roman"/>
          <w:szCs w:val="24"/>
        </w:rPr>
        <w:t xml:space="preserve">Therefore, the shape and color of skin cancer may be crucial to classification. </w:t>
      </w:r>
    </w:p>
    <w:p w14:paraId="4C0D96FE" w14:textId="03439F60" w:rsidR="00955D10" w:rsidRDefault="00955D10" w:rsidP="00955D10">
      <w:pPr>
        <w:numPr>
          <w:ilvl w:val="2"/>
          <w:numId w:val="2"/>
        </w:numPr>
        <w:spacing w:before="100" w:beforeAutospacing="1" w:after="100" w:afterAutospacing="1" w:line="240" w:lineRule="auto"/>
        <w:rPr>
          <w:rFonts w:eastAsia="Times New Roman" w:cs="Times New Roman"/>
          <w:szCs w:val="24"/>
        </w:rPr>
      </w:pPr>
      <w:r w:rsidRPr="00955D10">
        <w:rPr>
          <w:rFonts w:eastAsia="Times New Roman" w:cs="Times New Roman"/>
          <w:szCs w:val="24"/>
        </w:rPr>
        <w:t>[10 Points, 1 page] Feature engineering. Motivated by what you have read (or your understanding), process the data in a reasonable way such that the new variables are more intuitive to your collaborator/clinicians. You need to describe clearly what is your data processing criteria and how your variables are calculated.</w:t>
      </w:r>
    </w:p>
    <w:p w14:paraId="02731A8F" w14:textId="77777777" w:rsidR="001918DB" w:rsidRDefault="004F75E4" w:rsidP="00550F2A">
      <w:pPr>
        <w:spacing w:before="100" w:beforeAutospacing="1" w:after="100" w:afterAutospacing="1" w:line="240" w:lineRule="auto"/>
        <w:rPr>
          <w:rFonts w:eastAsia="Times New Roman" w:cs="Times New Roman"/>
          <w:szCs w:val="24"/>
        </w:rPr>
      </w:pPr>
      <w:r>
        <w:rPr>
          <w:rFonts w:eastAsia="Times New Roman" w:cs="Times New Roman"/>
          <w:szCs w:val="24"/>
        </w:rPr>
        <w:t>Based on the literature review, several shape and color features have been engineered</w:t>
      </w:r>
      <w:r w:rsidR="001918DB">
        <w:rPr>
          <w:rFonts w:eastAsia="Times New Roman" w:cs="Times New Roman"/>
          <w:szCs w:val="24"/>
        </w:rPr>
        <w:t xml:space="preserve"> with goal of capturing the essence of each skin cancer image</w:t>
      </w:r>
      <w:r>
        <w:rPr>
          <w:rFonts w:eastAsia="Times New Roman" w:cs="Times New Roman"/>
          <w:szCs w:val="24"/>
        </w:rPr>
        <w:t xml:space="preserve">. </w:t>
      </w:r>
    </w:p>
    <w:p w14:paraId="02DC101D" w14:textId="34E9C2A9" w:rsidR="005D1DF4" w:rsidRDefault="005E4171" w:rsidP="00550F2A">
      <w:pPr>
        <w:spacing w:before="100" w:beforeAutospacing="1" w:after="100" w:afterAutospacing="1" w:line="240" w:lineRule="auto"/>
        <w:rPr>
          <w:rFonts w:eastAsia="Times New Roman" w:cs="Times New Roman"/>
          <w:szCs w:val="24"/>
        </w:rPr>
      </w:pPr>
      <w:r>
        <w:rPr>
          <w:rFonts w:eastAsia="Times New Roman" w:cs="Times New Roman"/>
          <w:szCs w:val="24"/>
        </w:rPr>
        <w:t xml:space="preserve">Before developing features, </w:t>
      </w:r>
      <w:r w:rsidR="00B65A1A">
        <w:rPr>
          <w:rFonts w:eastAsia="Times New Roman" w:cs="Times New Roman"/>
          <w:szCs w:val="24"/>
        </w:rPr>
        <w:t xml:space="preserve">the skin lesion or the region of interest (ROI) was identified and </w:t>
      </w:r>
      <w:r>
        <w:rPr>
          <w:rFonts w:eastAsia="Times New Roman" w:cs="Times New Roman"/>
          <w:szCs w:val="24"/>
        </w:rPr>
        <w:t>the border of skin lesion was detected. Specifically, each image was converted to a grayscale image, which was then binarized by an automatically determined threshold.</w:t>
      </w:r>
      <w:r w:rsidR="00984940">
        <w:rPr>
          <w:rFonts w:eastAsia="Times New Roman" w:cs="Times New Roman"/>
          <w:szCs w:val="24"/>
        </w:rPr>
        <w:t xml:space="preserve"> A grayscale pixel was converted to 1 if it exceeded the threshold and 0 if otherwise.</w:t>
      </w:r>
      <w:r w:rsidR="00A23A11">
        <w:rPr>
          <w:rFonts w:eastAsia="Times New Roman" w:cs="Times New Roman"/>
          <w:szCs w:val="24"/>
        </w:rPr>
        <w:t xml:space="preserve"> This resulted in a black-and-white image where the black region represented the </w:t>
      </w:r>
      <w:r w:rsidR="00B65A1A">
        <w:rPr>
          <w:rFonts w:eastAsia="Times New Roman" w:cs="Times New Roman"/>
          <w:szCs w:val="24"/>
        </w:rPr>
        <w:t>ROI</w:t>
      </w:r>
      <w:r w:rsidR="00A23A11">
        <w:rPr>
          <w:rFonts w:eastAsia="Times New Roman" w:cs="Times New Roman"/>
          <w:szCs w:val="24"/>
        </w:rPr>
        <w:t xml:space="preserve"> and the white represented the background. </w:t>
      </w:r>
    </w:p>
    <w:p w14:paraId="2DED5B13" w14:textId="1C5E9F8D" w:rsidR="004F75E4" w:rsidRDefault="009C181B" w:rsidP="00550F2A">
      <w:pPr>
        <w:spacing w:before="100" w:beforeAutospacing="1" w:after="100" w:afterAutospacing="1" w:line="240" w:lineRule="auto"/>
        <w:rPr>
          <w:rFonts w:eastAsia="Times New Roman" w:cs="Times New Roman"/>
          <w:szCs w:val="24"/>
        </w:rPr>
      </w:pPr>
      <w:r>
        <w:rPr>
          <w:rFonts w:eastAsia="Times New Roman" w:cs="Times New Roman"/>
          <w:szCs w:val="24"/>
        </w:rPr>
        <w:t xml:space="preserve">Shape features such as perimeter and area were first engineered. </w:t>
      </w:r>
      <w:r w:rsidR="00557D5F">
        <w:rPr>
          <w:rFonts w:eastAsia="Times New Roman" w:cs="Times New Roman"/>
          <w:szCs w:val="24"/>
        </w:rPr>
        <w:t xml:space="preserve">Perimeter </w:t>
      </w:r>
      <w:r w:rsidR="0020221B">
        <w:rPr>
          <w:rFonts w:eastAsia="Times New Roman" w:cs="Times New Roman"/>
          <w:szCs w:val="24"/>
        </w:rPr>
        <w:t>(</w:t>
      </w:r>
      <w:r w:rsidR="00474C73">
        <w:rPr>
          <w:rFonts w:eastAsia="Times New Roman" w:cs="Times New Roman"/>
          <w:szCs w:val="24"/>
        </w:rPr>
        <w:t>P</w:t>
      </w:r>
      <w:r w:rsidR="0020221B">
        <w:rPr>
          <w:rFonts w:eastAsia="Times New Roman" w:cs="Times New Roman"/>
          <w:szCs w:val="24"/>
        </w:rPr>
        <w:t xml:space="preserve">) </w:t>
      </w:r>
      <w:r w:rsidR="00557D5F">
        <w:rPr>
          <w:rFonts w:eastAsia="Times New Roman" w:cs="Times New Roman"/>
          <w:szCs w:val="24"/>
        </w:rPr>
        <w:t>of an ROI</w:t>
      </w:r>
      <w:r w:rsidR="004661F3">
        <w:rPr>
          <w:rFonts w:eastAsia="Times New Roman" w:cs="Times New Roman"/>
          <w:szCs w:val="24"/>
        </w:rPr>
        <w:t xml:space="preserve"> was defined as the number of pixels on the border and area</w:t>
      </w:r>
      <w:r w:rsidR="0020221B">
        <w:rPr>
          <w:rFonts w:eastAsia="Times New Roman" w:cs="Times New Roman"/>
          <w:szCs w:val="24"/>
        </w:rPr>
        <w:t xml:space="preserve"> (A)</w:t>
      </w:r>
      <w:r w:rsidR="004661F3">
        <w:rPr>
          <w:rFonts w:eastAsia="Times New Roman" w:cs="Times New Roman"/>
          <w:szCs w:val="24"/>
        </w:rPr>
        <w:t xml:space="preserve"> was defined as the number of pixels</w:t>
      </w:r>
      <w:r w:rsidR="008260D1">
        <w:rPr>
          <w:rFonts w:eastAsia="Times New Roman" w:cs="Times New Roman"/>
          <w:szCs w:val="24"/>
        </w:rPr>
        <w:t xml:space="preserve"> covering the entire ROI. </w:t>
      </w:r>
      <w:r w:rsidR="0020221B">
        <w:rPr>
          <w:rFonts w:eastAsia="Times New Roman" w:cs="Times New Roman"/>
          <w:szCs w:val="24"/>
        </w:rPr>
        <w:t xml:space="preserve">On top of these </w:t>
      </w:r>
      <w:r w:rsidR="00F61B98">
        <w:rPr>
          <w:rFonts w:eastAsia="Times New Roman" w:cs="Times New Roman"/>
          <w:szCs w:val="24"/>
        </w:rPr>
        <w:t>2</w:t>
      </w:r>
      <w:r w:rsidR="0020221B">
        <w:rPr>
          <w:rFonts w:eastAsia="Times New Roman" w:cs="Times New Roman"/>
          <w:szCs w:val="24"/>
        </w:rPr>
        <w:t xml:space="preserve"> basic shape features, irregularity index (</w:t>
      </w:r>
      <m:oMath>
        <m:r>
          <w:rPr>
            <w:rFonts w:ascii="Cambria Math" w:eastAsia="Times New Roman" w:hAnsi="Cambria Math" w:cs="Times New Roman"/>
            <w:szCs w:val="24"/>
          </w:rPr>
          <m:t>I=</m:t>
        </m:r>
        <m:f>
          <m:fPr>
            <m:ctrlPr>
              <w:rPr>
                <w:rFonts w:ascii="Cambria Math" w:eastAsia="Times New Roman" w:hAnsi="Cambria Math" w:cs="Times New Roman"/>
                <w:i/>
                <w:szCs w:val="24"/>
              </w:rPr>
            </m:ctrlPr>
          </m:fPr>
          <m:num>
            <m:sSup>
              <m:sSupPr>
                <m:ctrlPr>
                  <w:rPr>
                    <w:rFonts w:ascii="Cambria Math" w:eastAsia="Times New Roman" w:hAnsi="Cambria Math" w:cs="Times New Roman"/>
                    <w:i/>
                    <w:szCs w:val="24"/>
                  </w:rPr>
                </m:ctrlPr>
              </m:sSupPr>
              <m:e>
                <m:r>
                  <w:rPr>
                    <w:rFonts w:ascii="Cambria Math" w:eastAsia="Times New Roman" w:hAnsi="Cambria Math" w:cs="Times New Roman"/>
                    <w:szCs w:val="24"/>
                  </w:rPr>
                  <m:t>P</m:t>
                </m:r>
              </m:e>
              <m:sup>
                <m:r>
                  <w:rPr>
                    <w:rFonts w:ascii="Cambria Math" w:eastAsia="Times New Roman" w:hAnsi="Cambria Math" w:cs="Times New Roman"/>
                    <w:szCs w:val="24"/>
                  </w:rPr>
                  <m:t>2</m:t>
                </m:r>
              </m:sup>
            </m:sSup>
          </m:num>
          <m:den>
            <m:r>
              <w:rPr>
                <w:rFonts w:ascii="Cambria Math" w:eastAsia="Times New Roman" w:hAnsi="Cambria Math" w:cs="Times New Roman"/>
                <w:szCs w:val="24"/>
              </w:rPr>
              <m:t>4πA</m:t>
            </m:r>
          </m:den>
        </m:f>
      </m:oMath>
      <w:r w:rsidR="0020221B">
        <w:rPr>
          <w:rFonts w:eastAsia="Times New Roman" w:cs="Times New Roman"/>
          <w:szCs w:val="24"/>
        </w:rPr>
        <w:t>)</w:t>
      </w:r>
      <w:r w:rsidR="005F6E5C">
        <w:rPr>
          <w:rFonts w:eastAsia="Times New Roman" w:cs="Times New Roman"/>
          <w:szCs w:val="24"/>
        </w:rPr>
        <w:t xml:space="preserve"> and compactness (the ratio between the area of the ROI and the area of a circle with the same perimeter as the ROI)</w:t>
      </w:r>
      <w:r w:rsidR="004C41DE">
        <w:rPr>
          <w:rFonts w:eastAsia="Times New Roman" w:cs="Times New Roman"/>
          <w:szCs w:val="24"/>
        </w:rPr>
        <w:t xml:space="preserve"> were constructed</w:t>
      </w:r>
      <w:r w:rsidR="00E71193">
        <w:rPr>
          <w:rFonts w:eastAsia="Times New Roman" w:cs="Times New Roman"/>
          <w:szCs w:val="24"/>
        </w:rPr>
        <w:t xml:space="preserve"> </w:t>
      </w:r>
      <w:r w:rsidR="00E71193">
        <w:rPr>
          <w:rFonts w:eastAsia="Times New Roman" w:cs="Times New Roman"/>
          <w:szCs w:val="24"/>
        </w:rPr>
        <w:fldChar w:fldCharType="begin"/>
      </w:r>
      <w:r w:rsidR="00E71193">
        <w:rPr>
          <w:rFonts w:eastAsia="Times New Roman" w:cs="Times New Roman"/>
          <w:szCs w:val="24"/>
        </w:rPr>
        <w:instrText xml:space="preserve"> ADDIN ZOTERO_ITEM CSL_CITATION {"citationID":"8lXSM97S","properties":{"formattedCitation":"(Celebi et al., 2007; Golston, Stoecker, Moss, &amp; Dhillon, 1992)","plainCitation":"(Celebi et al., 2007; Golston, Stoecker, Moss, &amp; Dhillon, 1992)","noteIndex":0},"citationItems":[{"id":482,"uris":["http://zotero.org/users/3305992/items/6YBSYCT4"],"uri":["http://zotero.org/users/3305992/items/6YBSYCT4"],"itemData":{"id":482,"type":"article-journal","abstract":"In this paper a methodological approach to the classification of pigmented skin lesions in dermoscopy images is presented. First, automatic border detection is performed to separate the lesion from the background skin. Shape features are then extracted from this border. For the extraction of color and texture related features, the image is divided into various clinically significant regions using the Euclidean distance transform. This feature data is fed into an optimization framework, which ranks the features using various feature selection algorithms and determines the optimal feature subset size according to the area under the ROC curve measure obtained from support vector machine classification. The issue of class imbalance is addressed using various sampling strategies, and the classifier generalization error is estimated using Monte Carlo cross validation. Experiments on a set of 564 images yielded a specificity of 92.34% and a sensitivity of 93.33%.","container-title":"Computerized Medical Imaging and Graphics","DOI":"10.1016/j.compmedimag.2007.01.003","ISSN":"0895-6111","issue":"6","journalAbbreviation":"Computerized Medical Imaging and Graphics","language":"en","page":"362-373","source":"ScienceDirect","title":"A methodological approach to the classification of dermoscopy images","volume":"31","author":[{"family":"Celebi","given":"M. Emre"},{"family":"Kingravi","given":"Hassan A."},{"family":"Uddin","given":"Bakhtiyar"},{"family":"Iyatomi","given":"Hitoshi"},{"family":"Aslandogan","given":"Y. Alp"},{"family":"Stoecker","given":"William V."},{"family":"Moss","given":"Randy H."}],"issued":{"date-parts":[["2007",9,1]]}}},{"id":484,"uris":["http://zotero.org/users/3305992/items/ZLGSUD2I"],"uri":["http://zotero.org/users/3305992/items/ZLGSUD2I"],"itemData":{"id":484,"type":"article-journal","abstract":"An irregularity index previously developed is applied to detect irregular borders automatically in skin tumor images, particularly malignant melanoma. The irregularity index is used to classify various tumor borders as irregular or regular. This procedure processes tumor images with borders automatically determined by a radial search algorithm previously described. Potential use of this algorithm in an in vivo skin cancer detection system and errors expected in the use of the algorithm are discussed.","collection-title":"Digital Imaging in Dermatology","container-title":"Computerized Medical Imaging and Graphics","DOI":"10.1016/0895-6111(92)90074-J","ISSN":"0895-6111","issue":"3","journalAbbreviation":"Computerized Medical Imaging and Graphics","language":"en","page":"199-203","source":"ScienceDirect","title":"Automatic detection of irregular borders in melanoma and other skin tumors","volume":"16","author":[{"family":"Golston","given":"Jeremiah E."},{"family":"Stoecker","given":"William V."},{"family":"Moss","given":"Randy H."},{"family":"Dhillon","given":"Inder P. S."}],"issued":{"date-parts":[["1992",5,1]]}}}],"schema":"https://github.com/citation-style-language/schema/raw/master/csl-citation.json"} </w:instrText>
      </w:r>
      <w:r w:rsidR="00E71193">
        <w:rPr>
          <w:rFonts w:eastAsia="Times New Roman" w:cs="Times New Roman"/>
          <w:szCs w:val="24"/>
        </w:rPr>
        <w:fldChar w:fldCharType="separate"/>
      </w:r>
      <w:r w:rsidR="00E71193" w:rsidRPr="00E71193">
        <w:rPr>
          <w:rFonts w:cs="Times New Roman"/>
        </w:rPr>
        <w:t>(Celebi et al., 2007; Golston, Stoecker, Moss, &amp; Dhillon, 1992)</w:t>
      </w:r>
      <w:r w:rsidR="00E71193">
        <w:rPr>
          <w:rFonts w:eastAsia="Times New Roman" w:cs="Times New Roman"/>
          <w:szCs w:val="24"/>
        </w:rPr>
        <w:fldChar w:fldCharType="end"/>
      </w:r>
      <w:r w:rsidR="004C41DE">
        <w:rPr>
          <w:rFonts w:eastAsia="Times New Roman" w:cs="Times New Roman"/>
          <w:szCs w:val="24"/>
        </w:rPr>
        <w:t xml:space="preserve">. </w:t>
      </w:r>
    </w:p>
    <w:p w14:paraId="526C877A" w14:textId="45889AA7" w:rsidR="00B65A1A" w:rsidRDefault="00F778B1" w:rsidP="00550F2A">
      <w:pPr>
        <w:spacing w:before="100" w:beforeAutospacing="1" w:after="100" w:afterAutospacing="1" w:line="240" w:lineRule="auto"/>
        <w:rPr>
          <w:rFonts w:eastAsia="Times New Roman" w:cs="Times New Roman"/>
          <w:szCs w:val="24"/>
        </w:rPr>
      </w:pPr>
      <w:r>
        <w:rPr>
          <w:rFonts w:eastAsia="Times New Roman" w:cs="Times New Roman"/>
          <w:szCs w:val="24"/>
        </w:rPr>
        <w:t xml:space="preserve">Color features such as the mean and standard deviation of pixels in each color channel were constructed. </w:t>
      </w:r>
      <w:r w:rsidR="00980E6C">
        <w:rPr>
          <w:rFonts w:eastAsia="Times New Roman" w:cs="Times New Roman"/>
          <w:szCs w:val="24"/>
        </w:rPr>
        <w:t xml:space="preserve">Generally, each image was split by its 3 color channels and the pixels within the ROI were extracted and subjected to calculation of the mean and the standard deviation. </w:t>
      </w:r>
      <w:r w:rsidR="00736946">
        <w:rPr>
          <w:rFonts w:eastAsia="Times New Roman" w:cs="Times New Roman"/>
          <w:szCs w:val="24"/>
        </w:rPr>
        <w:t xml:space="preserve">To create </w:t>
      </w:r>
      <w:r w:rsidR="00406CEC">
        <w:rPr>
          <w:rFonts w:eastAsia="Times New Roman" w:cs="Times New Roman"/>
          <w:szCs w:val="24"/>
        </w:rPr>
        <w:t>color features possessing such characteristics as invariance to illumination intensity, perceptual uniformity, and decoupling of chrominance and luminance</w:t>
      </w:r>
      <w:r w:rsidR="00736946">
        <w:rPr>
          <w:rFonts w:eastAsia="Times New Roman" w:cs="Times New Roman"/>
          <w:szCs w:val="24"/>
        </w:rPr>
        <w:t>, we have chosen 3 different color s</w:t>
      </w:r>
      <w:r w:rsidR="00406CEC">
        <w:rPr>
          <w:rFonts w:eastAsia="Times New Roman" w:cs="Times New Roman"/>
          <w:szCs w:val="24"/>
        </w:rPr>
        <w:t>paces</w:t>
      </w:r>
      <w:r w:rsidR="00736946">
        <w:rPr>
          <w:rFonts w:eastAsia="Times New Roman" w:cs="Times New Roman"/>
          <w:szCs w:val="24"/>
        </w:rPr>
        <w:t xml:space="preserve"> (normalized RGB, HSV, CIE L*a*b)</w:t>
      </w:r>
      <w:r w:rsidR="00813E81">
        <w:rPr>
          <w:rFonts w:eastAsia="Times New Roman" w:cs="Times New Roman"/>
          <w:szCs w:val="24"/>
        </w:rPr>
        <w:t xml:space="preserve"> to calculate the means and standard deviations</w:t>
      </w:r>
      <w:r w:rsidR="0023633A">
        <w:rPr>
          <w:rFonts w:eastAsia="Times New Roman" w:cs="Times New Roman"/>
          <w:szCs w:val="24"/>
        </w:rPr>
        <w:t xml:space="preserve"> </w:t>
      </w:r>
      <w:r w:rsidR="0023633A">
        <w:rPr>
          <w:rFonts w:eastAsia="Times New Roman" w:cs="Times New Roman"/>
          <w:szCs w:val="24"/>
        </w:rPr>
        <w:fldChar w:fldCharType="begin"/>
      </w:r>
      <w:r w:rsidR="00BE7B0E">
        <w:rPr>
          <w:rFonts w:eastAsia="Times New Roman" w:cs="Times New Roman"/>
          <w:szCs w:val="24"/>
        </w:rPr>
        <w:instrText xml:space="preserve"> ADDIN ZOTERO_ITEM CSL_CITATION {"citationID":"nYzZi0Uw","properties":{"formattedCitation":"(Celebi et al., 2007; Green, Martin, Pfitzner, O\\uc0\\u8217{}Rourke, &amp; Knight, 1994)","plainCitation":"(Celebi et al., 2007; Green, Martin, Pfitzner, O’Rourke, &amp; Knight, 1994)","noteIndex":0},"citationItems":[{"id":482,"uris":["http://zotero.org/users/3305992/items/6YBSYCT4"],"uri":["http://zotero.org/users/3305992/items/6YBSYCT4"],"itemData":{"id":482,"type":"article-journal","abstract":"In this paper a methodological approach to the classification of pigmented skin lesions in dermoscopy images is presented. First, automatic border detection is performed to separate the lesion from the background skin. Shape features are then extracted from this border. For the extraction of color and texture related features, the image is divided into various clinically significant regions using the Euclidean distance transform. This feature data is fed into an optimization framework, which ranks the features using various feature selection algorithms and determines the optimal feature subset size according to the area under the ROC curve measure obtained from support vector machine classification. The issue of class imbalance is addressed using various sampling strategies, and the classifier generalization error is estimated using Monte Carlo cross validation. Experiments on a set of 564 images yielded a specificity of 92.34% and a sensitivity of 93.33%.","container-title":"Computerized Medical Imaging and Graphics","DOI":"10.1016/j.compmedimag.2007.01.003","ISSN":"0895-6111","issue":"6","journalAbbreviation":"Computerized Medical Imaging and Graphics","language":"en","page":"362-373","source":"ScienceDirect","title":"A methodological approach to the classification of dermoscopy images","volume":"31","author":[{"family":"Celebi","given":"M. Emre"},{"family":"Kingravi","given":"Hassan A."},{"family":"Uddin","given":"Bakhtiyar"},{"family":"Iyatomi","given":"Hitoshi"},{"family":"Aslandogan","given":"Y. Alp"},{"family":"Stoecker","given":"William V."},{"family":"Moss","given":"Randy H."}],"issued":{"date-parts":[["2007",9,1]]}}},{"id":483,"uris":["http://zotero.org/users/3305992/items/Y64ZB5XS"],"uri":["http://zotero.org/users/3305992/items/Y64ZB5XS"],"itemData":{"id":483,"type":"article-journal","abstract":"Background: It is often difficult to differentiate early melanoma from benign pigmented lesions of similar clinical appearance. Objective: Our purpose was to develop a computer image analysis system that has the potential for use as an adjunct to the clinical distinction of melanoma from less serious pigmented lesions. Methods: The system, consisting of a hand-held device incorporating a color video camera and color frame grabber mounted in a microcomputer, was used in a pigmented lesion clinic. Analysis software extracted features relevant to the size, color, shape, and boundary of each lesion, and these features were correlated with clinical and histologic characteristics on which standard diagnoses of skin tumors are based. For discriminant analysis based on image analysis measurements, equal prior probabilities were assigned to two specified diagnostic groups, namely melanoma and “other pigmented lesions,” most of which were melanocytic nevi. Results: In a 20-month period, video images of 164 unselected pigmented lesions for which complete diagnostic data were available were successfully captured using the camera. Sixteen of 18 melanomas, and 89% of pigmented lesions overall, were correctly classified by the image analysis system, compared with 83% based on clinical gradings of lesion characteristics. Conclusion: Computer image analysis has the potential to provide a valuable diagnostic aid that could enable clinicians to make highly sensitive and specific diagnoses of early, curable melanoma.","container-title":"Journal of the American Academy of Dermatology","DOI":"10.1016/S0190-9622(94)70264-0","ISSN":"0190-9622","issue":"6","journalAbbreviation":"Journal of the American Academy of Dermatology","language":"en","page":"958-964","source":"ScienceDirect","title":"Computer image analysis in the diagnosis of melanoma","volume":"31","author":[{"family":"Green","given":"Adèle"},{"family":"Martin","given":"Nicholas"},{"family":"Pfitzner","given":"John"},{"family":"O’Rourke","given":"Michael"},{"family":"Knight","given":"Ngaire"}],"issued":{"date-parts":[["1994",12,1]]}}}],"schema":"https://github.com/citation-style-language/schema/raw/master/csl-citation.json"} </w:instrText>
      </w:r>
      <w:r w:rsidR="0023633A">
        <w:rPr>
          <w:rFonts w:eastAsia="Times New Roman" w:cs="Times New Roman"/>
          <w:szCs w:val="24"/>
        </w:rPr>
        <w:fldChar w:fldCharType="separate"/>
      </w:r>
      <w:r w:rsidR="00BE7B0E" w:rsidRPr="00BE7B0E">
        <w:rPr>
          <w:rFonts w:cs="Times New Roman"/>
          <w:szCs w:val="24"/>
        </w:rPr>
        <w:t>(Celebi et al., 2007; Green, Martin, Pfitzner, O’Rourke, &amp; Knight, 1994)</w:t>
      </w:r>
      <w:r w:rsidR="0023633A">
        <w:rPr>
          <w:rFonts w:eastAsia="Times New Roman" w:cs="Times New Roman"/>
          <w:szCs w:val="24"/>
        </w:rPr>
        <w:fldChar w:fldCharType="end"/>
      </w:r>
      <w:r w:rsidR="00813E81">
        <w:rPr>
          <w:rFonts w:eastAsia="Times New Roman" w:cs="Times New Roman"/>
          <w:szCs w:val="24"/>
        </w:rPr>
        <w:t xml:space="preserve">. </w:t>
      </w:r>
    </w:p>
    <w:p w14:paraId="71E16916" w14:textId="58FD8A12" w:rsidR="00001E64" w:rsidRDefault="00001E64" w:rsidP="00550F2A">
      <w:pPr>
        <w:spacing w:before="100" w:beforeAutospacing="1" w:after="100" w:afterAutospacing="1" w:line="240" w:lineRule="auto"/>
        <w:rPr>
          <w:rFonts w:eastAsia="Times New Roman" w:cs="Times New Roman"/>
          <w:szCs w:val="24"/>
        </w:rPr>
      </w:pPr>
      <w:r>
        <w:rPr>
          <w:rFonts w:eastAsia="Times New Roman" w:cs="Times New Roman"/>
          <w:szCs w:val="24"/>
        </w:rPr>
        <w:t>In summary, a total of 22 features were engineered</w:t>
      </w:r>
      <w:r w:rsidR="00ED4EA7">
        <w:rPr>
          <w:rFonts w:eastAsia="Times New Roman" w:cs="Times New Roman"/>
          <w:szCs w:val="24"/>
        </w:rPr>
        <w:t xml:space="preserve"> for each image</w:t>
      </w:r>
      <w:r>
        <w:rPr>
          <w:rFonts w:eastAsia="Times New Roman" w:cs="Times New Roman"/>
          <w:szCs w:val="24"/>
        </w:rPr>
        <w:t xml:space="preserve"> including 4 shape features and 18 color features.</w:t>
      </w:r>
    </w:p>
    <w:p w14:paraId="3C1CEFA6" w14:textId="1229E6FE" w:rsidR="00B060D4" w:rsidRPr="00B060D4" w:rsidRDefault="00BA62AC" w:rsidP="00550F2A">
      <w:pPr>
        <w:spacing w:before="100" w:beforeAutospacing="1" w:after="100" w:afterAutospacing="1" w:line="240" w:lineRule="auto"/>
        <w:rPr>
          <w:rFonts w:cs="Times New Roman"/>
          <w:szCs w:val="24"/>
        </w:rPr>
      </w:pPr>
      <w:r>
        <w:rPr>
          <w:rFonts w:cs="Times New Roman"/>
          <w:szCs w:val="24"/>
        </w:rPr>
        <w:t xml:space="preserve">Asymmetry index: </w:t>
      </w:r>
      <w:r>
        <w:rPr>
          <w:rFonts w:cs="Times New Roman"/>
          <w:szCs w:val="24"/>
        </w:rPr>
        <w:fldChar w:fldCharType="begin"/>
      </w:r>
      <w:r w:rsidR="00E71193">
        <w:rPr>
          <w:rFonts w:cs="Times New Roman"/>
          <w:szCs w:val="24"/>
        </w:rPr>
        <w:instrText xml:space="preserve"> ADDIN ZOTERO_ITEM CSL_CITATION {"citationID":"oQJ7d0Vn","properties":{"formattedCitation":"(Celebi et al., 2007)","plainCitation":"(Celebi et al., 2007)","noteIndex":0},"citationItems":[{"id":482,"uris":["http://zotero.org/users/3305992/items/6YBSYCT4"],"uri":["http://zotero.org/users/3305992/items/6YBSYCT4"],"itemData":{"id":482,"type":"article-journal","abstract":"In this paper a methodological approach to the classification of pigmented skin lesions in dermoscopy images is presented. First, automatic border detection is performed to separate the lesion from the background skin. Shape features are then extracted from this border. For the extraction of color and texture related features, the image is divided into various clinically significant regions using the Euclidean distance transform. This feature data is fed into an optimization framework, which ranks the features using various feature selection algorithms and determines the optimal feature subset size according to the area under the ROC curve measure obtained from support vector machine classification. The issue of class imbalance is addressed using various sampling strategies, and the classifier generalization error is estimated using Monte Carlo cross validation. Experiments on a set of 564 images yielded a specificity of 92.34% and a sensitivity of 93.33%.","container-title":"Computerized Medical Imaging and Graphics","DOI":"10.1016/j.compmedimag.2007.01.003","ISSN":"0895-6111","issue":"6","journalAbbreviation":"Computerized Medical Imaging and Graphics","language":"en","page":"362-373","source":"ScienceDirect","title":"A methodological approach to the classification of dermoscopy images","volume":"31","author":[{"family":"Celebi","given":"M. Emre"},{"family":"Kingravi","given":"Hassan A."},{"family":"Uddin","given":"Bakhtiyar"},{"family":"Iyatomi","given":"Hitoshi"},{"family":"Aslandogan","given":"Y. Alp"},{"family":"Stoecker","given":"William V."},{"family":"Moss","given":"Randy H."}],"issued":{"date-parts":[["2007",9,1]]}}}],"schema":"https://github.com/citation-style-language/schema/raw/master/csl-citation.json"} </w:instrText>
      </w:r>
      <w:r>
        <w:rPr>
          <w:rFonts w:cs="Times New Roman"/>
          <w:szCs w:val="24"/>
        </w:rPr>
        <w:fldChar w:fldCharType="separate"/>
      </w:r>
      <w:r w:rsidRPr="00BA62AC">
        <w:rPr>
          <w:rFonts w:cs="Times New Roman"/>
        </w:rPr>
        <w:t>(Celebi et al., 2007)</w:t>
      </w:r>
      <w:r>
        <w:rPr>
          <w:rFonts w:cs="Times New Roman"/>
          <w:szCs w:val="24"/>
        </w:rPr>
        <w:fldChar w:fldCharType="end"/>
      </w:r>
    </w:p>
    <w:p w14:paraId="40667AFF" w14:textId="435F4AEF" w:rsidR="00955D10" w:rsidRPr="00955D10" w:rsidRDefault="00BE7B0E" w:rsidP="00955D10">
      <w:pPr>
        <w:numPr>
          <w:ilvl w:val="2"/>
          <w:numId w:val="2"/>
        </w:numPr>
        <w:spacing w:before="100" w:beforeAutospacing="1" w:after="100" w:afterAutospacing="1" w:line="240" w:lineRule="auto"/>
        <w:rPr>
          <w:rFonts w:eastAsia="Times New Roman" w:cs="Times New Roman"/>
          <w:szCs w:val="24"/>
        </w:rPr>
      </w:pPr>
      <w:r w:rsidRPr="00955D10">
        <w:rPr>
          <w:rFonts w:eastAsia="Times New Roman" w:cs="Times New Roman"/>
          <w:szCs w:val="24"/>
        </w:rPr>
        <w:t xml:space="preserve"> </w:t>
      </w:r>
      <w:r w:rsidR="00955D10" w:rsidRPr="00955D10">
        <w:rPr>
          <w:rFonts w:eastAsia="Times New Roman" w:cs="Times New Roman"/>
          <w:szCs w:val="24"/>
        </w:rPr>
        <w:t xml:space="preserve">[20 Points, 2 page] Classification models based on new features. Fit </w:t>
      </w:r>
      <w:r w:rsidR="00955D10" w:rsidRPr="00955D10">
        <w:rPr>
          <w:rFonts w:eastAsia="Times New Roman" w:cs="Times New Roman"/>
          <w:b/>
          <w:bCs/>
          <w:szCs w:val="24"/>
        </w:rPr>
        <w:t>two</w:t>
      </w:r>
      <w:r w:rsidR="00955D10" w:rsidRPr="00955D10">
        <w:rPr>
          <w:rFonts w:eastAsia="Times New Roman" w:cs="Times New Roman"/>
          <w:szCs w:val="24"/>
        </w:rPr>
        <w:t xml:space="preserve"> different classification models to identify malignant moles. You can either use the ones from Question 1 or use some new models if you believe they may perform better on the new features. Same requirements of Question 1 apply to this part. Besides, you should focus more on variable selection and interpretation.</w:t>
      </w:r>
    </w:p>
    <w:p w14:paraId="3689519E" w14:textId="77777777" w:rsidR="00955D10" w:rsidRPr="00955D10" w:rsidRDefault="00955D10" w:rsidP="00955D10">
      <w:pPr>
        <w:numPr>
          <w:ilvl w:val="1"/>
          <w:numId w:val="2"/>
        </w:numPr>
        <w:spacing w:before="100" w:beforeAutospacing="1" w:after="100" w:afterAutospacing="1" w:line="240" w:lineRule="auto"/>
        <w:rPr>
          <w:rFonts w:eastAsia="Times New Roman" w:cs="Times New Roman"/>
          <w:szCs w:val="24"/>
        </w:rPr>
      </w:pPr>
      <w:r w:rsidRPr="00955D10">
        <w:rPr>
          <w:rFonts w:eastAsia="Times New Roman" w:cs="Times New Roman"/>
          <w:szCs w:val="24"/>
        </w:rPr>
        <w:t xml:space="preserve">[15 Points] General organization, neatness, readability, and use of R. Is your report easy to read with clear logic? Is it written in a manner such that a reader </w:t>
      </w:r>
      <w:r w:rsidRPr="00955D10">
        <w:rPr>
          <w:rFonts w:eastAsia="Times New Roman" w:cs="Times New Roman"/>
          <w:szCs w:val="24"/>
        </w:rPr>
        <w:lastRenderedPageBreak/>
        <w:t>does not need to be very familiar with the data? Are plots, tables, etc. informative and properly displayed? Are you properly utilizing R markdown to have a clean report? Is irrelevant code/output hidden?</w:t>
      </w:r>
    </w:p>
    <w:p w14:paraId="4D0CF117" w14:textId="29C678A0" w:rsidR="001E7DDA" w:rsidRDefault="001E7DDA"/>
    <w:p w14:paraId="3E0E5B68" w14:textId="7EBA5C5F" w:rsidR="00582D07" w:rsidRDefault="00582D07" w:rsidP="00582D07">
      <w:pPr>
        <w:pStyle w:val="Heading2"/>
      </w:pPr>
      <w:r>
        <w:t>Reference</w:t>
      </w:r>
    </w:p>
    <w:p w14:paraId="061A6CDF" w14:textId="77777777" w:rsidR="00BE7B0E" w:rsidRPr="00BE7B0E" w:rsidRDefault="00582D07" w:rsidP="00BE7B0E">
      <w:pPr>
        <w:pStyle w:val="Bibliography"/>
        <w:rPr>
          <w:rFonts w:cs="Times New Roman"/>
        </w:rPr>
      </w:pPr>
      <w:r>
        <w:fldChar w:fldCharType="begin"/>
      </w:r>
      <w:r w:rsidR="00356CD9">
        <w:instrText xml:space="preserve"> ADDIN ZOTERO_BIBL {"uncited":[],"omitted":[],"custom":[]} CSL_BIBLIOGRAPHY </w:instrText>
      </w:r>
      <w:r>
        <w:fldChar w:fldCharType="separate"/>
      </w:r>
      <w:r w:rsidR="00BE7B0E" w:rsidRPr="00BE7B0E">
        <w:rPr>
          <w:rFonts w:cs="Times New Roman"/>
        </w:rPr>
        <w:t xml:space="preserve">Celebi, M. E., Kingravi, H. A., Iyatomi, H., Aslandogan, Y. A., Stoecker, W. V., Moss, R. H., … Menzies, S. W. (2008). Border detection in dermoscopy images using statistical region merging. </w:t>
      </w:r>
      <w:r w:rsidR="00BE7B0E" w:rsidRPr="00BE7B0E">
        <w:rPr>
          <w:rFonts w:cs="Times New Roman"/>
          <w:i/>
          <w:iCs/>
        </w:rPr>
        <w:t>Skin Research and Technology : Official Journal of International Society for Bioengineering and the Skin (ISBS) [and] International Society for Digital Imaging of Skin (ISDIS) [and] International Society for Skin Imaging (ISSI)</w:t>
      </w:r>
      <w:r w:rsidR="00BE7B0E" w:rsidRPr="00BE7B0E">
        <w:rPr>
          <w:rFonts w:cs="Times New Roman"/>
        </w:rPr>
        <w:t xml:space="preserve">, </w:t>
      </w:r>
      <w:r w:rsidR="00BE7B0E" w:rsidRPr="00BE7B0E">
        <w:rPr>
          <w:rFonts w:cs="Times New Roman"/>
          <w:i/>
          <w:iCs/>
        </w:rPr>
        <w:t>14</w:t>
      </w:r>
      <w:r w:rsidR="00BE7B0E" w:rsidRPr="00BE7B0E">
        <w:rPr>
          <w:rFonts w:cs="Times New Roman"/>
        </w:rPr>
        <w:t>(3), 347–353. https://doi.org/10.1111/j.1600-0846.2008.00301.x</w:t>
      </w:r>
    </w:p>
    <w:p w14:paraId="3ECF4D3A" w14:textId="77777777" w:rsidR="00BE7B0E" w:rsidRPr="00BE7B0E" w:rsidRDefault="00BE7B0E" w:rsidP="00BE7B0E">
      <w:pPr>
        <w:pStyle w:val="Bibliography"/>
        <w:rPr>
          <w:rFonts w:cs="Times New Roman"/>
        </w:rPr>
      </w:pPr>
      <w:r w:rsidRPr="00BE7B0E">
        <w:rPr>
          <w:rFonts w:cs="Times New Roman"/>
        </w:rPr>
        <w:t xml:space="preserve">Celebi, M. E., Kingravi, H. A., Uddin, B., Iyatomi, H., Aslandogan, Y. A., Stoecker, W. V., &amp; Moss, R. H. (2007). A methodological approach to the classification of dermoscopy images. </w:t>
      </w:r>
      <w:r w:rsidRPr="00BE7B0E">
        <w:rPr>
          <w:rFonts w:cs="Times New Roman"/>
          <w:i/>
          <w:iCs/>
        </w:rPr>
        <w:t>Computerized Medical Imaging and Graphics</w:t>
      </w:r>
      <w:r w:rsidRPr="00BE7B0E">
        <w:rPr>
          <w:rFonts w:cs="Times New Roman"/>
        </w:rPr>
        <w:t xml:space="preserve">, </w:t>
      </w:r>
      <w:r w:rsidRPr="00BE7B0E">
        <w:rPr>
          <w:rFonts w:cs="Times New Roman"/>
          <w:i/>
          <w:iCs/>
        </w:rPr>
        <w:t>31</w:t>
      </w:r>
      <w:r w:rsidRPr="00BE7B0E">
        <w:rPr>
          <w:rFonts w:cs="Times New Roman"/>
        </w:rPr>
        <w:t>(6), 362–373. https://doi.org/10.1016/j.compmedimag.2007.01.003</w:t>
      </w:r>
    </w:p>
    <w:p w14:paraId="31D275F9" w14:textId="77777777" w:rsidR="00BE7B0E" w:rsidRPr="00BE7B0E" w:rsidRDefault="00BE7B0E" w:rsidP="00BE7B0E">
      <w:pPr>
        <w:pStyle w:val="Bibliography"/>
        <w:rPr>
          <w:rFonts w:cs="Times New Roman"/>
        </w:rPr>
      </w:pPr>
      <w:r w:rsidRPr="00BE7B0E">
        <w:rPr>
          <w:rFonts w:cs="Times New Roman"/>
        </w:rPr>
        <w:t xml:space="preserve">Do Hyun Chung, &amp; Sapiro, G. (2000). Segmenting skin lesions with partial-differential-equations-based image processing algorithms. </w:t>
      </w:r>
      <w:r w:rsidRPr="00BE7B0E">
        <w:rPr>
          <w:rFonts w:cs="Times New Roman"/>
          <w:i/>
          <w:iCs/>
        </w:rPr>
        <w:t>IEEE Transactions on Medical Imaging</w:t>
      </w:r>
      <w:r w:rsidRPr="00BE7B0E">
        <w:rPr>
          <w:rFonts w:cs="Times New Roman"/>
        </w:rPr>
        <w:t xml:space="preserve">, </w:t>
      </w:r>
      <w:r w:rsidRPr="00BE7B0E">
        <w:rPr>
          <w:rFonts w:cs="Times New Roman"/>
          <w:i/>
          <w:iCs/>
        </w:rPr>
        <w:t>19</w:t>
      </w:r>
      <w:r w:rsidRPr="00BE7B0E">
        <w:rPr>
          <w:rFonts w:cs="Times New Roman"/>
        </w:rPr>
        <w:t>(7), 763–767. https://doi.org/10.1109/42.875204</w:t>
      </w:r>
    </w:p>
    <w:p w14:paraId="7204AB5E" w14:textId="77777777" w:rsidR="00BE7B0E" w:rsidRPr="00BE7B0E" w:rsidRDefault="00BE7B0E" w:rsidP="00BE7B0E">
      <w:pPr>
        <w:pStyle w:val="Bibliography"/>
        <w:rPr>
          <w:rFonts w:cs="Times New Roman"/>
        </w:rPr>
      </w:pPr>
      <w:r w:rsidRPr="00BE7B0E">
        <w:rPr>
          <w:rFonts w:cs="Times New Roman"/>
        </w:rPr>
        <w:t xml:space="preserve">Golston, J. E., Stoecker, W. V., Moss, R. H., &amp; Dhillon, I. P. S. (1992). Automatic detection of irregular borders in melanoma and other skin tumors. </w:t>
      </w:r>
      <w:r w:rsidRPr="00BE7B0E">
        <w:rPr>
          <w:rFonts w:cs="Times New Roman"/>
          <w:i/>
          <w:iCs/>
        </w:rPr>
        <w:t>Computerized Medical Imaging and Graphics</w:t>
      </w:r>
      <w:r w:rsidRPr="00BE7B0E">
        <w:rPr>
          <w:rFonts w:cs="Times New Roman"/>
        </w:rPr>
        <w:t xml:space="preserve">, </w:t>
      </w:r>
      <w:r w:rsidRPr="00BE7B0E">
        <w:rPr>
          <w:rFonts w:cs="Times New Roman"/>
          <w:i/>
          <w:iCs/>
        </w:rPr>
        <w:t>16</w:t>
      </w:r>
      <w:r w:rsidRPr="00BE7B0E">
        <w:rPr>
          <w:rFonts w:cs="Times New Roman"/>
        </w:rPr>
        <w:t>(3), 199–203. https://doi.org/10.1016/0895-6111(92)90074-J</w:t>
      </w:r>
    </w:p>
    <w:p w14:paraId="382F3427" w14:textId="77777777" w:rsidR="00BE7B0E" w:rsidRPr="00BE7B0E" w:rsidRDefault="00BE7B0E" w:rsidP="00BE7B0E">
      <w:pPr>
        <w:pStyle w:val="Bibliography"/>
        <w:rPr>
          <w:rFonts w:cs="Times New Roman"/>
        </w:rPr>
      </w:pPr>
      <w:r w:rsidRPr="00BE7B0E">
        <w:rPr>
          <w:rFonts w:cs="Times New Roman"/>
        </w:rPr>
        <w:t xml:space="preserve">Green, A., Martin, N., Pfitzner, J., O’Rourke, M., &amp; Knight, N. (1994). Computer image analysis in the diagnosis of melanoma. </w:t>
      </w:r>
      <w:r w:rsidRPr="00BE7B0E">
        <w:rPr>
          <w:rFonts w:cs="Times New Roman"/>
          <w:i/>
          <w:iCs/>
        </w:rPr>
        <w:t>Journal of the American Academy of Dermatology</w:t>
      </w:r>
      <w:r w:rsidRPr="00BE7B0E">
        <w:rPr>
          <w:rFonts w:cs="Times New Roman"/>
        </w:rPr>
        <w:t xml:space="preserve">, </w:t>
      </w:r>
      <w:r w:rsidRPr="00BE7B0E">
        <w:rPr>
          <w:rFonts w:cs="Times New Roman"/>
          <w:i/>
          <w:iCs/>
        </w:rPr>
        <w:t>31</w:t>
      </w:r>
      <w:r w:rsidRPr="00BE7B0E">
        <w:rPr>
          <w:rFonts w:cs="Times New Roman"/>
        </w:rPr>
        <w:t>(6), 958–964. https://doi.org/10.1016/S0190-9622(94)70264-0</w:t>
      </w:r>
    </w:p>
    <w:p w14:paraId="05F09184" w14:textId="77777777" w:rsidR="00BE7B0E" w:rsidRPr="00BE7B0E" w:rsidRDefault="00BE7B0E" w:rsidP="00BE7B0E">
      <w:pPr>
        <w:pStyle w:val="Bibliography"/>
        <w:rPr>
          <w:rFonts w:cs="Times New Roman"/>
        </w:rPr>
      </w:pPr>
      <w:r w:rsidRPr="00BE7B0E">
        <w:rPr>
          <w:rFonts w:cs="Times New Roman"/>
        </w:rPr>
        <w:lastRenderedPageBreak/>
        <w:t xml:space="preserve">Martinez, J.-C., &amp; Otley, C. C. (2001). The Management of Melanoma and Nonmelanoma Skin Cancer: A Review for the Primary Care Physician. </w:t>
      </w:r>
      <w:r w:rsidRPr="00BE7B0E">
        <w:rPr>
          <w:rFonts w:cs="Times New Roman"/>
          <w:i/>
          <w:iCs/>
        </w:rPr>
        <w:t>Mayo Clinic Proceedings</w:t>
      </w:r>
      <w:r w:rsidRPr="00BE7B0E">
        <w:rPr>
          <w:rFonts w:cs="Times New Roman"/>
        </w:rPr>
        <w:t xml:space="preserve">, </w:t>
      </w:r>
      <w:r w:rsidRPr="00BE7B0E">
        <w:rPr>
          <w:rFonts w:cs="Times New Roman"/>
          <w:i/>
          <w:iCs/>
        </w:rPr>
        <w:t>76</w:t>
      </w:r>
      <w:r w:rsidRPr="00BE7B0E">
        <w:rPr>
          <w:rFonts w:cs="Times New Roman"/>
        </w:rPr>
        <w:t>(12), 1253–1265. https://doi.org/10.4065/76.12.1253</w:t>
      </w:r>
    </w:p>
    <w:p w14:paraId="790B2428" w14:textId="77777777" w:rsidR="00BE7B0E" w:rsidRPr="00BE7B0E" w:rsidRDefault="00BE7B0E" w:rsidP="00BE7B0E">
      <w:pPr>
        <w:pStyle w:val="Bibliography"/>
        <w:rPr>
          <w:rFonts w:cs="Times New Roman"/>
        </w:rPr>
      </w:pPr>
      <w:r w:rsidRPr="00BE7B0E">
        <w:rPr>
          <w:rFonts w:cs="Times New Roman"/>
        </w:rPr>
        <w:t xml:space="preserve">Masood, A., &amp; Al-Jumaily, A. A. (2013). Computer Aided Diagnostic Support System for Skin Cancer: A Review of Techniques and Algorithms. </w:t>
      </w:r>
      <w:r w:rsidRPr="00BE7B0E">
        <w:rPr>
          <w:rFonts w:cs="Times New Roman"/>
          <w:i/>
          <w:iCs/>
        </w:rPr>
        <w:t>International Journal of Biomedical Imaging</w:t>
      </w:r>
      <w:r w:rsidRPr="00BE7B0E">
        <w:rPr>
          <w:rFonts w:cs="Times New Roman"/>
        </w:rPr>
        <w:t xml:space="preserve">, </w:t>
      </w:r>
      <w:r w:rsidRPr="00BE7B0E">
        <w:rPr>
          <w:rFonts w:cs="Times New Roman"/>
          <w:i/>
          <w:iCs/>
        </w:rPr>
        <w:t>2013</w:t>
      </w:r>
      <w:r w:rsidRPr="00BE7B0E">
        <w:rPr>
          <w:rFonts w:cs="Times New Roman"/>
        </w:rPr>
        <w:t>. https://doi.org/10.1155/2013/323268</w:t>
      </w:r>
    </w:p>
    <w:p w14:paraId="3B76FD01" w14:textId="77777777" w:rsidR="00BE7B0E" w:rsidRPr="00BE7B0E" w:rsidRDefault="00BE7B0E" w:rsidP="00BE7B0E">
      <w:pPr>
        <w:pStyle w:val="Bibliography"/>
        <w:rPr>
          <w:rFonts w:cs="Times New Roman"/>
        </w:rPr>
      </w:pPr>
      <w:r w:rsidRPr="00BE7B0E">
        <w:rPr>
          <w:rFonts w:cs="Times New Roman"/>
        </w:rPr>
        <w:t xml:space="preserve">Rigel, D. S., Russak, J., &amp; Friedman, R. (2010). The evolution of melanoma diagnosis: 25 years beyond the ABCDs. </w:t>
      </w:r>
      <w:r w:rsidRPr="00BE7B0E">
        <w:rPr>
          <w:rFonts w:cs="Times New Roman"/>
          <w:i/>
          <w:iCs/>
        </w:rPr>
        <w:t>CA: A Cancer Journal for Clinicians</w:t>
      </w:r>
      <w:r w:rsidRPr="00BE7B0E">
        <w:rPr>
          <w:rFonts w:cs="Times New Roman"/>
        </w:rPr>
        <w:t xml:space="preserve">, </w:t>
      </w:r>
      <w:r w:rsidRPr="00BE7B0E">
        <w:rPr>
          <w:rFonts w:cs="Times New Roman"/>
          <w:i/>
          <w:iCs/>
        </w:rPr>
        <w:t>60</w:t>
      </w:r>
      <w:r w:rsidRPr="00BE7B0E">
        <w:rPr>
          <w:rFonts w:cs="Times New Roman"/>
        </w:rPr>
        <w:t>(5), 301–316. https://doi.org/10.3322/caac.20074</w:t>
      </w:r>
    </w:p>
    <w:p w14:paraId="4E76B11B" w14:textId="29A9FA10" w:rsidR="00582D07" w:rsidRDefault="00582D07" w:rsidP="00582D07">
      <w:r>
        <w:fldChar w:fldCharType="end"/>
      </w:r>
    </w:p>
    <w:sectPr w:rsidR="00582D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8C27D4B"/>
    <w:multiLevelType w:val="multilevel"/>
    <w:tmpl w:val="0C2A04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2F94021"/>
    <w:multiLevelType w:val="multilevel"/>
    <w:tmpl w:val="CFA221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5D10"/>
    <w:rsid w:val="00001E64"/>
    <w:rsid w:val="00007610"/>
    <w:rsid w:val="0003397B"/>
    <w:rsid w:val="00043D73"/>
    <w:rsid w:val="000A6CE6"/>
    <w:rsid w:val="00141F1D"/>
    <w:rsid w:val="00157056"/>
    <w:rsid w:val="00174C65"/>
    <w:rsid w:val="001918DB"/>
    <w:rsid w:val="001E7DDA"/>
    <w:rsid w:val="00200825"/>
    <w:rsid w:val="0020221B"/>
    <w:rsid w:val="0023633A"/>
    <w:rsid w:val="002E1519"/>
    <w:rsid w:val="002E7DB9"/>
    <w:rsid w:val="00346AC4"/>
    <w:rsid w:val="00356CD9"/>
    <w:rsid w:val="003D13EB"/>
    <w:rsid w:val="00406CEC"/>
    <w:rsid w:val="00441279"/>
    <w:rsid w:val="004661F3"/>
    <w:rsid w:val="00474C73"/>
    <w:rsid w:val="004A498F"/>
    <w:rsid w:val="004C41DE"/>
    <w:rsid w:val="004F75E4"/>
    <w:rsid w:val="0053639F"/>
    <w:rsid w:val="00550F2A"/>
    <w:rsid w:val="00557D5F"/>
    <w:rsid w:val="005705FE"/>
    <w:rsid w:val="0058136D"/>
    <w:rsid w:val="00582D07"/>
    <w:rsid w:val="0059408E"/>
    <w:rsid w:val="0059553B"/>
    <w:rsid w:val="005B41FE"/>
    <w:rsid w:val="005B7B5C"/>
    <w:rsid w:val="005D1DF4"/>
    <w:rsid w:val="005E4171"/>
    <w:rsid w:val="005F6E5C"/>
    <w:rsid w:val="006078FC"/>
    <w:rsid w:val="00651972"/>
    <w:rsid w:val="00666071"/>
    <w:rsid w:val="00670484"/>
    <w:rsid w:val="00675143"/>
    <w:rsid w:val="00703D5F"/>
    <w:rsid w:val="00710525"/>
    <w:rsid w:val="00733B83"/>
    <w:rsid w:val="00736946"/>
    <w:rsid w:val="00765DD6"/>
    <w:rsid w:val="007725CE"/>
    <w:rsid w:val="00781A4D"/>
    <w:rsid w:val="00795AC1"/>
    <w:rsid w:val="007A79E1"/>
    <w:rsid w:val="00813E81"/>
    <w:rsid w:val="008260D1"/>
    <w:rsid w:val="008A0DA1"/>
    <w:rsid w:val="008E5AA8"/>
    <w:rsid w:val="00933110"/>
    <w:rsid w:val="00955D10"/>
    <w:rsid w:val="00980E6C"/>
    <w:rsid w:val="00984940"/>
    <w:rsid w:val="009924AC"/>
    <w:rsid w:val="009A7A06"/>
    <w:rsid w:val="009C181B"/>
    <w:rsid w:val="009D299B"/>
    <w:rsid w:val="009F3D32"/>
    <w:rsid w:val="00A23A11"/>
    <w:rsid w:val="00A3089D"/>
    <w:rsid w:val="00A438F8"/>
    <w:rsid w:val="00B060D4"/>
    <w:rsid w:val="00B07F62"/>
    <w:rsid w:val="00B40E26"/>
    <w:rsid w:val="00B65A1A"/>
    <w:rsid w:val="00B73E62"/>
    <w:rsid w:val="00B8157B"/>
    <w:rsid w:val="00BA62AC"/>
    <w:rsid w:val="00BA71C7"/>
    <w:rsid w:val="00BB7831"/>
    <w:rsid w:val="00BE586C"/>
    <w:rsid w:val="00BE7B0E"/>
    <w:rsid w:val="00C0193D"/>
    <w:rsid w:val="00C14261"/>
    <w:rsid w:val="00C52E94"/>
    <w:rsid w:val="00C67616"/>
    <w:rsid w:val="00CF17AC"/>
    <w:rsid w:val="00CF2B55"/>
    <w:rsid w:val="00D04EF5"/>
    <w:rsid w:val="00D51E71"/>
    <w:rsid w:val="00D570C5"/>
    <w:rsid w:val="00DD6041"/>
    <w:rsid w:val="00E128BB"/>
    <w:rsid w:val="00E3729F"/>
    <w:rsid w:val="00E40F9E"/>
    <w:rsid w:val="00E6747B"/>
    <w:rsid w:val="00E71193"/>
    <w:rsid w:val="00E768DE"/>
    <w:rsid w:val="00E83A62"/>
    <w:rsid w:val="00EC041F"/>
    <w:rsid w:val="00EC17B1"/>
    <w:rsid w:val="00ED4EA7"/>
    <w:rsid w:val="00F61662"/>
    <w:rsid w:val="00F61B98"/>
    <w:rsid w:val="00F778B1"/>
    <w:rsid w:val="00FB113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FE654B"/>
  <w15:chartTrackingRefBased/>
  <w15:docId w15:val="{F1EFE05A-329B-48FD-B589-8C8656724F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2D07"/>
    <w:rPr>
      <w:rFonts w:ascii="Times New Roman" w:hAnsi="Times New Roman"/>
      <w:sz w:val="24"/>
    </w:rPr>
  </w:style>
  <w:style w:type="paragraph" w:styleId="Heading2">
    <w:name w:val="heading 2"/>
    <w:basedOn w:val="Normal"/>
    <w:link w:val="Heading2Char"/>
    <w:uiPriority w:val="9"/>
    <w:qFormat/>
    <w:rsid w:val="00955D10"/>
    <w:pPr>
      <w:spacing w:before="100" w:beforeAutospacing="1" w:after="100" w:afterAutospacing="1" w:line="240" w:lineRule="auto"/>
      <w:outlineLvl w:val="1"/>
    </w:pPr>
    <w:rPr>
      <w:rFonts w:eastAsia="Times New Roman" w:cs="Times New Roman"/>
      <w:b/>
      <w:bCs/>
      <w:sz w:val="36"/>
      <w:szCs w:val="36"/>
    </w:rPr>
  </w:style>
  <w:style w:type="paragraph" w:styleId="Heading3">
    <w:name w:val="heading 3"/>
    <w:basedOn w:val="Normal"/>
    <w:link w:val="Heading3Char"/>
    <w:uiPriority w:val="9"/>
    <w:qFormat/>
    <w:rsid w:val="00955D10"/>
    <w:pPr>
      <w:spacing w:before="100" w:beforeAutospacing="1" w:after="100" w:afterAutospacing="1" w:line="240" w:lineRule="auto"/>
      <w:outlineLvl w:val="2"/>
    </w:pPr>
    <w:rPr>
      <w:rFonts w:eastAsia="Times New Roman" w:cs="Times New Roman"/>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55D10"/>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955D10"/>
    <w:rPr>
      <w:rFonts w:ascii="Times New Roman" w:eastAsia="Times New Roman" w:hAnsi="Times New Roman" w:cs="Times New Roman"/>
      <w:b/>
      <w:bCs/>
      <w:sz w:val="27"/>
      <w:szCs w:val="27"/>
    </w:rPr>
  </w:style>
  <w:style w:type="character" w:styleId="Strong">
    <w:name w:val="Strong"/>
    <w:basedOn w:val="DefaultParagraphFont"/>
    <w:uiPriority w:val="22"/>
    <w:qFormat/>
    <w:rsid w:val="00955D10"/>
    <w:rPr>
      <w:b/>
      <w:bCs/>
    </w:rPr>
  </w:style>
  <w:style w:type="character" w:styleId="Hyperlink">
    <w:name w:val="Hyperlink"/>
    <w:basedOn w:val="DefaultParagraphFont"/>
    <w:uiPriority w:val="99"/>
    <w:semiHidden/>
    <w:unhideWhenUsed/>
    <w:rsid w:val="00955D10"/>
    <w:rPr>
      <w:color w:val="0000FF"/>
      <w:u w:val="single"/>
    </w:rPr>
  </w:style>
  <w:style w:type="character" w:styleId="HTMLCode">
    <w:name w:val="HTML Code"/>
    <w:basedOn w:val="DefaultParagraphFont"/>
    <w:uiPriority w:val="99"/>
    <w:semiHidden/>
    <w:unhideWhenUsed/>
    <w:rsid w:val="00955D10"/>
    <w:rPr>
      <w:rFonts w:ascii="Courier New" w:eastAsia="Times New Roman" w:hAnsi="Courier New" w:cs="Courier New"/>
      <w:sz w:val="20"/>
      <w:szCs w:val="20"/>
    </w:rPr>
  </w:style>
  <w:style w:type="character" w:styleId="PlaceholderText">
    <w:name w:val="Placeholder Text"/>
    <w:basedOn w:val="DefaultParagraphFont"/>
    <w:uiPriority w:val="99"/>
    <w:semiHidden/>
    <w:rsid w:val="00F61662"/>
    <w:rPr>
      <w:color w:val="808080"/>
    </w:rPr>
  </w:style>
  <w:style w:type="paragraph" w:styleId="Bibliography">
    <w:name w:val="Bibliography"/>
    <w:basedOn w:val="Normal"/>
    <w:next w:val="Normal"/>
    <w:uiPriority w:val="37"/>
    <w:unhideWhenUsed/>
    <w:rsid w:val="00582D0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0329811">
      <w:bodyDiv w:val="1"/>
      <w:marLeft w:val="0"/>
      <w:marRight w:val="0"/>
      <w:marTop w:val="0"/>
      <w:marBottom w:val="0"/>
      <w:divBdr>
        <w:top w:val="none" w:sz="0" w:space="0" w:color="auto"/>
        <w:left w:val="none" w:sz="0" w:space="0" w:color="auto"/>
        <w:bottom w:val="none" w:sz="0" w:space="0" w:color="auto"/>
        <w:right w:val="none" w:sz="0" w:space="0" w:color="auto"/>
      </w:divBdr>
      <w:divsChild>
        <w:div w:id="680471533">
          <w:marLeft w:val="0"/>
          <w:marRight w:val="0"/>
          <w:marTop w:val="0"/>
          <w:marBottom w:val="0"/>
          <w:divBdr>
            <w:top w:val="none" w:sz="0" w:space="0" w:color="auto"/>
            <w:left w:val="none" w:sz="0" w:space="0" w:color="auto"/>
            <w:bottom w:val="none" w:sz="0" w:space="0" w:color="auto"/>
            <w:right w:val="none" w:sz="0" w:space="0" w:color="auto"/>
          </w:divBdr>
          <w:divsChild>
            <w:div w:id="1167942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dropbox.com/s/15va32gdq42ukwh/Skin%20Cancer%20Data.rar?dl=0"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1</TotalTime>
  <Pages>5</Pages>
  <Words>4728</Words>
  <Characters>26954</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c Cheng</dc:creator>
  <cp:keywords/>
  <dc:description/>
  <cp:lastModifiedBy>Eric Cheng</cp:lastModifiedBy>
  <cp:revision>101</cp:revision>
  <dcterms:created xsi:type="dcterms:W3CDTF">2019-12-01T05:05:00Z</dcterms:created>
  <dcterms:modified xsi:type="dcterms:W3CDTF">2019-12-14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P4VWzZzA"/&gt;&lt;style id="http://www.zotero.org/styles/apa" locale="en-US" hasBibliography="1" bibliographyStyleHasBeenSet="1"/&gt;&lt;prefs&gt;&lt;pref name="fieldType" value="Field"/&gt;&lt;/prefs&gt;&lt;/data&gt;</vt:lpwstr>
  </property>
</Properties>
</file>